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466DF0" w14:textId="77777777" w:rsidR="003965F1" w:rsidRPr="002535D7" w:rsidRDefault="003965F1" w:rsidP="003965F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A6C45">
        <w:rPr>
          <w:rFonts w:ascii="Times New Roman" w:hAnsi="Times New Roman" w:cs="Times New Roman"/>
          <w:b/>
          <w:bCs/>
          <w:sz w:val="24"/>
          <w:szCs w:val="24"/>
        </w:rPr>
        <w:t xml:space="preserve">Table S1 Sampling station of </w:t>
      </w:r>
      <w:proofErr w:type="spellStart"/>
      <w:r w:rsidRPr="000248DA">
        <w:rPr>
          <w:rFonts w:ascii="Times New Roman" w:hAnsi="Times New Roman" w:cs="Times New Roman"/>
          <w:b/>
          <w:bCs/>
          <w:i/>
          <w:sz w:val="24"/>
          <w:szCs w:val="24"/>
        </w:rPr>
        <w:t>Chaetoceros</w:t>
      </w:r>
      <w:proofErr w:type="spellEnd"/>
      <w:r w:rsidRPr="000248DA">
        <w:rPr>
          <w:rFonts w:ascii="Times New Roman" w:hAnsi="Times New Roman" w:cs="Times New Roman"/>
          <w:b/>
          <w:bCs/>
          <w:sz w:val="24"/>
          <w:szCs w:val="24"/>
        </w:rPr>
        <w:t xml:space="preserve"> strains</w:t>
      </w:r>
    </w:p>
    <w:tbl>
      <w:tblPr>
        <w:tblW w:w="9820" w:type="dxa"/>
        <w:tblInd w:w="108" w:type="dxa"/>
        <w:tblLook w:val="04A0" w:firstRow="1" w:lastRow="0" w:firstColumn="1" w:lastColumn="0" w:noHBand="0" w:noVBand="1"/>
      </w:tblPr>
      <w:tblGrid>
        <w:gridCol w:w="2120"/>
        <w:gridCol w:w="1194"/>
        <w:gridCol w:w="1789"/>
        <w:gridCol w:w="2512"/>
        <w:gridCol w:w="1182"/>
        <w:gridCol w:w="1023"/>
      </w:tblGrid>
      <w:tr w:rsidR="003965F1" w:rsidRPr="00AA6C45" w14:paraId="47A95613" w14:textId="77777777" w:rsidTr="00CB46CD">
        <w:trPr>
          <w:trHeight w:val="630"/>
        </w:trPr>
        <w:tc>
          <w:tcPr>
            <w:tcW w:w="2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F4569E" w14:textId="77777777" w:rsidR="003965F1" w:rsidRPr="00CF62C3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CF62C3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Species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BABE1B5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Strains</w:t>
            </w:r>
          </w:p>
        </w:tc>
        <w:tc>
          <w:tcPr>
            <w:tcW w:w="17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FED5C3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Expedition</w:t>
            </w:r>
            <w:r w:rsidRPr="000248DA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 xml:space="preserve"> </w:t>
            </w:r>
            <w:r w:rsidRPr="00AA6C45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dates</w:t>
            </w:r>
          </w:p>
        </w:tc>
        <w:tc>
          <w:tcPr>
            <w:tcW w:w="25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5B8118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Location</w:t>
            </w:r>
          </w:p>
        </w:tc>
        <w:tc>
          <w:tcPr>
            <w:tcW w:w="11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7434E3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Longitude</w:t>
            </w:r>
          </w:p>
        </w:tc>
        <w:tc>
          <w:tcPr>
            <w:tcW w:w="10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1DA0A9" w14:textId="77777777" w:rsidR="003965F1" w:rsidRPr="00CF62C3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CF62C3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2"/>
              </w:rPr>
              <w:t>Latitude</w:t>
            </w:r>
          </w:p>
        </w:tc>
      </w:tr>
      <w:tr w:rsidR="003965F1" w:rsidRPr="00AA6C45" w14:paraId="24845031" w14:textId="77777777" w:rsidTr="00CB46CD">
        <w:trPr>
          <w:trHeight w:val="315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7F948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C.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muelleri</w:t>
            </w:r>
            <w:proofErr w:type="spellEnd"/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32BF4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NS00047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B9FF96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2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F166D" w14:textId="77777777" w:rsidR="003965F1" w:rsidRPr="00CF62C3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C3408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4E7FB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-</w:t>
            </w:r>
          </w:p>
        </w:tc>
      </w:tr>
      <w:tr w:rsidR="003965F1" w:rsidRPr="00AA6C45" w14:paraId="4990368B" w14:textId="77777777" w:rsidTr="00CB46CD">
        <w:trPr>
          <w:trHeight w:val="60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530A3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C.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costatus</w:t>
            </w:r>
            <w:proofErr w:type="spellEnd"/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77F9B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NS00386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574575" w14:textId="77777777" w:rsidR="003965F1" w:rsidRPr="00CF62C3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uly 2019</w:t>
            </w:r>
          </w:p>
        </w:tc>
        <w:tc>
          <w:tcPr>
            <w:tcW w:w="2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09CDA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The 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angjiang Estuary, China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E4112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2.865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31C44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0.363</w:t>
            </w:r>
          </w:p>
        </w:tc>
      </w:tr>
      <w:tr w:rsidR="003965F1" w:rsidRPr="00AA6C45" w14:paraId="6C198BCE" w14:textId="77777777" w:rsidTr="00CB46CD">
        <w:trPr>
          <w:trHeight w:val="60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9442B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C.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socialis</w:t>
            </w:r>
            <w:proofErr w:type="spellEnd"/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8FF02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NS00389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2BE450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ugust 2019</w:t>
            </w:r>
          </w:p>
        </w:tc>
        <w:tc>
          <w:tcPr>
            <w:tcW w:w="2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E2C32D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The </w:t>
            </w:r>
            <w:proofErr w:type="spellStart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iaozhou</w:t>
            </w:r>
            <w:proofErr w:type="spellEnd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Bay, China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687B0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0.233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04BD2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6.067</w:t>
            </w:r>
          </w:p>
        </w:tc>
      </w:tr>
      <w:tr w:rsidR="003965F1" w:rsidRPr="00AA6C45" w14:paraId="72F831E2" w14:textId="77777777" w:rsidTr="00CB46CD">
        <w:trPr>
          <w:trHeight w:val="60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559D8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C. pseudo-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curvisetus</w:t>
            </w:r>
            <w:proofErr w:type="spellEnd"/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47E9F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NS00390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1A7AB8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ugust 2019</w:t>
            </w:r>
          </w:p>
        </w:tc>
        <w:tc>
          <w:tcPr>
            <w:tcW w:w="2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E2C07C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The </w:t>
            </w:r>
            <w:proofErr w:type="spellStart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iaozhou</w:t>
            </w:r>
            <w:proofErr w:type="spellEnd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Bay, China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F0E25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0.179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E64A6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6.104</w:t>
            </w:r>
          </w:p>
        </w:tc>
      </w:tr>
      <w:tr w:rsidR="003965F1" w:rsidRPr="00AA6C45" w14:paraId="7F5AD912" w14:textId="77777777" w:rsidTr="00CB46CD">
        <w:trPr>
          <w:trHeight w:val="60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E956D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C.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tenuissimus</w:t>
            </w:r>
            <w:proofErr w:type="spellEnd"/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746D8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NS00394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C5BAE9" w14:textId="77777777" w:rsidR="003965F1" w:rsidRPr="001866B0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ay</w:t>
            </w:r>
            <w:r w:rsidRPr="001866B0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2019</w:t>
            </w:r>
          </w:p>
        </w:tc>
        <w:tc>
          <w:tcPr>
            <w:tcW w:w="2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A072F4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The 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East China Sea, China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6F393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1.342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B2EAF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1.38</w:t>
            </w:r>
          </w:p>
        </w:tc>
      </w:tr>
      <w:tr w:rsidR="003965F1" w:rsidRPr="00AA6C45" w14:paraId="7E0342D3" w14:textId="77777777" w:rsidTr="00CB46CD">
        <w:trPr>
          <w:trHeight w:val="600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67E26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C.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laevisporus</w:t>
            </w:r>
            <w:proofErr w:type="spellEnd"/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26653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NS00396</w:t>
            </w:r>
          </w:p>
        </w:tc>
        <w:tc>
          <w:tcPr>
            <w:tcW w:w="1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FC54EB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uly 2019</w:t>
            </w:r>
          </w:p>
        </w:tc>
        <w:tc>
          <w:tcPr>
            <w:tcW w:w="2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2A23F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The 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angjiang Estuary, China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733DC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2.865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D6B1D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0.363</w:t>
            </w:r>
          </w:p>
        </w:tc>
      </w:tr>
      <w:tr w:rsidR="003965F1" w:rsidRPr="00AA6C45" w14:paraId="68B8787A" w14:textId="77777777" w:rsidTr="00CB46CD">
        <w:trPr>
          <w:trHeight w:val="600"/>
        </w:trPr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278C44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C.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curvisetus</w:t>
            </w:r>
            <w:proofErr w:type="spellEnd"/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3CF109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NS00516</w:t>
            </w:r>
          </w:p>
        </w:tc>
        <w:tc>
          <w:tcPr>
            <w:tcW w:w="1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F7A20F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uly 2019</w:t>
            </w:r>
          </w:p>
        </w:tc>
        <w:tc>
          <w:tcPr>
            <w:tcW w:w="25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1117B5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The </w:t>
            </w:r>
            <w:proofErr w:type="spellStart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iaozhou</w:t>
            </w:r>
            <w:proofErr w:type="spellEnd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Bay, China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C730C7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0.381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A71AB6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6.034</w:t>
            </w:r>
          </w:p>
        </w:tc>
      </w:tr>
    </w:tbl>
    <w:p w14:paraId="07F2E1A6" w14:textId="77777777" w:rsidR="003965F1" w:rsidRPr="000248DA" w:rsidRDefault="003965F1" w:rsidP="003965F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BC7646A" w14:textId="77777777" w:rsidR="003965F1" w:rsidRDefault="003965F1" w:rsidP="003965F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B63F871" w14:textId="77777777" w:rsidR="003965F1" w:rsidRPr="00AA6C45" w:rsidRDefault="003965F1" w:rsidP="003965F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A6C45">
        <w:rPr>
          <w:rFonts w:ascii="Times New Roman" w:hAnsi="Times New Roman" w:cs="Times New Roman"/>
          <w:b/>
          <w:sz w:val="24"/>
          <w:szCs w:val="24"/>
        </w:rPr>
        <w:t>Table S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 w:rsidRPr="00AA6C45">
        <w:rPr>
          <w:rFonts w:ascii="Times New Roman" w:hAnsi="Times New Roman" w:cs="Times New Roman"/>
          <w:b/>
          <w:sz w:val="24"/>
          <w:szCs w:val="24"/>
        </w:rPr>
        <w:t>. 95 shared protein-coding genes</w:t>
      </w:r>
    </w:p>
    <w:tbl>
      <w:tblPr>
        <w:tblW w:w="9140" w:type="dxa"/>
        <w:tblInd w:w="108" w:type="dxa"/>
        <w:tblLook w:val="04A0" w:firstRow="1" w:lastRow="0" w:firstColumn="1" w:lastColumn="0" w:noHBand="0" w:noVBand="1"/>
      </w:tblPr>
      <w:tblGrid>
        <w:gridCol w:w="2900"/>
        <w:gridCol w:w="6240"/>
      </w:tblGrid>
      <w:tr w:rsidR="003965F1" w:rsidRPr="00F809CC" w14:paraId="752D0486" w14:textId="77777777" w:rsidTr="00CB46CD">
        <w:trPr>
          <w:trHeight w:val="443"/>
        </w:trPr>
        <w:tc>
          <w:tcPr>
            <w:tcW w:w="2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53F0142" w14:textId="77777777" w:rsidR="003965F1" w:rsidRPr="00F809CC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color w:val="000000"/>
                <w:kern w:val="0"/>
                <w:sz w:val="22"/>
              </w:rPr>
            </w:pPr>
            <w:r w:rsidRPr="00F809CC">
              <w:rPr>
                <w:rFonts w:ascii="Times New Roman" w:eastAsia="DengXian" w:hAnsi="Times New Roman" w:cs="Times New Roman"/>
                <w:b/>
                <w:color w:val="000000"/>
                <w:kern w:val="0"/>
                <w:sz w:val="22"/>
              </w:rPr>
              <w:t>Category</w:t>
            </w:r>
          </w:p>
        </w:tc>
        <w:tc>
          <w:tcPr>
            <w:tcW w:w="6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2024B5" w14:textId="77777777" w:rsidR="003965F1" w:rsidRPr="00F809CC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color w:val="000000"/>
                <w:kern w:val="0"/>
                <w:sz w:val="22"/>
              </w:rPr>
            </w:pPr>
            <w:r w:rsidRPr="00F809CC">
              <w:rPr>
                <w:rFonts w:ascii="Times New Roman" w:eastAsia="DengXian" w:hAnsi="Times New Roman" w:cs="Times New Roman"/>
                <w:b/>
                <w:color w:val="000000"/>
                <w:kern w:val="0"/>
                <w:sz w:val="22"/>
              </w:rPr>
              <w:t>Genes</w:t>
            </w:r>
          </w:p>
        </w:tc>
      </w:tr>
      <w:tr w:rsidR="003965F1" w:rsidRPr="00AA6C45" w14:paraId="17E636E8" w14:textId="77777777" w:rsidTr="00CB46CD">
        <w:trPr>
          <w:trHeight w:val="443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13818A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Photosystem </w:t>
            </w:r>
            <w:r w:rsidRPr="000248DA">
              <w:rPr>
                <w:rFonts w:ascii="SimSun" w:eastAsia="SimSun" w:hAnsi="SimSun" w:cs="SimSun" w:hint="eastAsia"/>
                <w:color w:val="000000"/>
                <w:kern w:val="0"/>
                <w:sz w:val="22"/>
              </w:rPr>
              <w:t>Ⅰ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5D6486" w14:textId="77777777" w:rsidR="003965F1" w:rsidRPr="00CF62C3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aA</w:t>
            </w:r>
            <w:proofErr w:type="spellEnd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aB</w:t>
            </w:r>
            <w:proofErr w:type="spellEnd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aD</w:t>
            </w:r>
            <w:proofErr w:type="spellEnd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aF</w:t>
            </w:r>
            <w:proofErr w:type="spellEnd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aJ</w:t>
            </w:r>
            <w:proofErr w:type="spellEnd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aL</w:t>
            </w:r>
            <w:proofErr w:type="spellEnd"/>
          </w:p>
        </w:tc>
      </w:tr>
      <w:tr w:rsidR="003965F1" w:rsidRPr="00AA6C45" w14:paraId="420EE0EB" w14:textId="77777777" w:rsidTr="00CB46CD">
        <w:trPr>
          <w:trHeight w:val="709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D52E08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Photosystem </w:t>
            </w:r>
            <w:r w:rsidRPr="000248DA">
              <w:rPr>
                <w:rFonts w:ascii="SimSun" w:eastAsia="SimSun" w:hAnsi="SimSun" w:cs="SimSun" w:hint="eastAsia"/>
                <w:color w:val="000000"/>
                <w:kern w:val="0"/>
                <w:sz w:val="22"/>
              </w:rPr>
              <w:t>Ⅱ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53DB40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CF62C3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B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C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D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,</w:t>
            </w:r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E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F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H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I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J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K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L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N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T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V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X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Y</w:t>
            </w:r>
            <w:proofErr w:type="spellEnd"/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</w:rPr>
              <w:t>psbZ</w:t>
            </w:r>
            <w:proofErr w:type="spellEnd"/>
          </w:p>
        </w:tc>
      </w:tr>
      <w:tr w:rsidR="003965F1" w:rsidRPr="00AA6C45" w14:paraId="237CDFB3" w14:textId="77777777" w:rsidTr="00CB46CD">
        <w:trPr>
          <w:trHeight w:val="315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779D4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Cytochrome </w:t>
            </w:r>
            <w:proofErr w:type="spellStart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/f</w:t>
            </w:r>
            <w:proofErr w:type="spellEnd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complex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69876B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petA</w:t>
            </w:r>
            <w:proofErr w:type="spellEnd"/>
            <w:r w:rsidRPr="002535D7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1866B0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petB</w:t>
            </w:r>
            <w:proofErr w:type="spellEnd"/>
            <w:r w:rsidRPr="00CF62C3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petD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petG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petL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petM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petN</w:t>
            </w:r>
            <w:proofErr w:type="spellEnd"/>
          </w:p>
        </w:tc>
      </w:tr>
      <w:tr w:rsidR="003965F1" w:rsidRPr="00AA6C45" w14:paraId="2D977A3D" w14:textId="77777777" w:rsidTr="00CB46CD">
        <w:trPr>
          <w:trHeight w:val="345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9EA8FA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TP synthase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C53538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atpA</w:t>
            </w:r>
            <w:proofErr w:type="spellEnd"/>
            <w:r w:rsidRPr="002535D7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1866B0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atpB</w:t>
            </w:r>
            <w:proofErr w:type="spellEnd"/>
            <w:r w:rsidRPr="00CF62C3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atpD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>,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 xml:space="preserve">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atpE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atpF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atpG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>,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 xml:space="preserve">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atpH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atpI</w:t>
            </w:r>
            <w:proofErr w:type="spellEnd"/>
          </w:p>
        </w:tc>
      </w:tr>
      <w:tr w:rsidR="003965F1" w:rsidRPr="00AA6C45" w14:paraId="438FC223" w14:textId="77777777" w:rsidTr="00CB46CD">
        <w:trPr>
          <w:trHeight w:val="30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394849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ubisCO</w:t>
            </w:r>
            <w:proofErr w:type="spellEnd"/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subunit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96CEFE" w14:textId="77777777" w:rsidR="003965F1" w:rsidRPr="001866B0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bcL</w:t>
            </w:r>
            <w:proofErr w:type="spellEnd"/>
            <w:r w:rsidRPr="002535D7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1866B0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bcS</w:t>
            </w:r>
            <w:proofErr w:type="spellEnd"/>
            <w:r w:rsidRPr="001866B0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 xml:space="preserve">, </w:t>
            </w:r>
            <w:proofErr w:type="spellStart"/>
            <w:r w:rsidRPr="001866B0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bcR</w:t>
            </w:r>
            <w:proofErr w:type="spellEnd"/>
          </w:p>
        </w:tc>
      </w:tr>
      <w:tr w:rsidR="003965F1" w:rsidRPr="00AA6C45" w14:paraId="030619A5" w14:textId="77777777" w:rsidTr="00CB46CD">
        <w:trPr>
          <w:trHeight w:val="30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1786B6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NA polymerase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97F7B2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oA</w:t>
            </w:r>
            <w:proofErr w:type="spellEnd"/>
            <w:r w:rsidRPr="002535D7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1866B0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oB</w:t>
            </w:r>
            <w:proofErr w:type="spellEnd"/>
            <w:r w:rsidRPr="00CF62C3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oC1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oC2</w:t>
            </w:r>
          </w:p>
        </w:tc>
      </w:tr>
      <w:tr w:rsidR="003965F1" w:rsidRPr="00AA6C45" w14:paraId="7735B63F" w14:textId="77777777" w:rsidTr="00CB46CD">
        <w:trPr>
          <w:trHeight w:val="709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128857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ibosomal proteins (SSU)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052A55" w14:textId="77777777" w:rsidR="003965F1" w:rsidRPr="002535D7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s2, rps3, rps4, rps5, rps</w:t>
            </w:r>
            <w:r w:rsidRPr="002535D7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7, rps9, rps10, rps11, rps12, rps13, rps14, rps16, rps17, rps18, rps20</w:t>
            </w:r>
          </w:p>
        </w:tc>
      </w:tr>
      <w:tr w:rsidR="003965F1" w:rsidRPr="00AA6C45" w14:paraId="0E17D9AB" w14:textId="77777777" w:rsidTr="00CB46CD">
        <w:trPr>
          <w:trHeight w:val="66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9D9801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ibosomal proteins (LSU)</w:t>
            </w:r>
          </w:p>
        </w:tc>
        <w:tc>
          <w:tcPr>
            <w:tcW w:w="6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DD47C9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1</w:t>
            </w:r>
            <w:r w:rsidRPr="002535D7">
              <w:rPr>
                <w:rFonts w:ascii="Times New Roman" w:eastAsia="DengXian" w:hAnsi="Times New Roman" w:cs="Times New Roman"/>
                <w:kern w:val="0"/>
                <w:sz w:val="22"/>
              </w:rPr>
              <w:t>,</w:t>
            </w:r>
            <w:r w:rsidRPr="001866B0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 xml:space="preserve"> rpl2</w:t>
            </w:r>
            <w:r w:rsidRPr="00CF62C3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3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4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>,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 xml:space="preserve"> rpl5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6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11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12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13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14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16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>,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 xml:space="preserve"> rpl18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19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20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23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24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29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31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32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34</w:t>
            </w:r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rpl35</w:t>
            </w:r>
          </w:p>
        </w:tc>
      </w:tr>
      <w:tr w:rsidR="003965F1" w:rsidRPr="00AA6C45" w14:paraId="2BBB19E7" w14:textId="77777777" w:rsidTr="00CB46CD">
        <w:trPr>
          <w:trHeight w:val="660"/>
        </w:trPr>
        <w:tc>
          <w:tcPr>
            <w:tcW w:w="2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4061AF6" w14:textId="77777777" w:rsidR="003965F1" w:rsidRPr="000248DA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ther genes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9451ECB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cbbX</w:t>
            </w:r>
            <w:proofErr w:type="spellEnd"/>
            <w:r w:rsidRPr="002535D7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1866B0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ccs1</w:t>
            </w:r>
            <w:r w:rsidRPr="00CF62C3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ccsA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chlI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clpC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dnaB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ftsH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groEL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secA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secG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secY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sufB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sufC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proofErr w:type="spellStart"/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tatC</w:t>
            </w:r>
            <w:proofErr w:type="spellEnd"/>
            <w:r w:rsidRPr="00AA6C45">
              <w:rPr>
                <w:rFonts w:ascii="Times New Roman" w:eastAsia="DengXian" w:hAnsi="Times New Roman" w:cs="Times New Roman"/>
                <w:kern w:val="0"/>
                <w:sz w:val="22"/>
              </w:rPr>
              <w:t xml:space="preserve">, </w:t>
            </w:r>
            <w:r w:rsidRPr="00AA6C45">
              <w:rPr>
                <w:rFonts w:ascii="Times New Roman" w:eastAsia="DengXian" w:hAnsi="Times New Roman" w:cs="Times New Roman"/>
                <w:i/>
                <w:iCs/>
                <w:kern w:val="0"/>
                <w:sz w:val="22"/>
              </w:rPr>
              <w:t>ycf3</w:t>
            </w:r>
          </w:p>
        </w:tc>
      </w:tr>
    </w:tbl>
    <w:p w14:paraId="43DD89AF" w14:textId="77777777" w:rsidR="003965F1" w:rsidRPr="000248DA" w:rsidRDefault="003965F1" w:rsidP="003965F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4F7E574" w14:textId="77777777" w:rsidR="003965F1" w:rsidRPr="000248DA" w:rsidRDefault="003965F1" w:rsidP="003965F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0248DA">
        <w:rPr>
          <w:rFonts w:ascii="Times New Roman" w:hAnsi="Times New Roman" w:cs="Times New Roman"/>
          <w:sz w:val="24"/>
          <w:szCs w:val="24"/>
        </w:rPr>
        <w:br w:type="page"/>
      </w:r>
    </w:p>
    <w:p w14:paraId="552A55AD" w14:textId="77777777" w:rsidR="00CE0993" w:rsidRPr="00515E59" w:rsidRDefault="00CE0993" w:rsidP="00CE0993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515E5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3. The </w:t>
      </w:r>
      <w:proofErr w:type="spellStart"/>
      <w:r w:rsidRPr="00515E59">
        <w:rPr>
          <w:rFonts w:ascii="Times New Roman" w:hAnsi="Times New Roman" w:cs="Times New Roman"/>
          <w:b/>
          <w:sz w:val="24"/>
          <w:szCs w:val="24"/>
        </w:rPr>
        <w:t>cpDNAs</w:t>
      </w:r>
      <w:proofErr w:type="spellEnd"/>
      <w:r w:rsidRPr="00515E59">
        <w:rPr>
          <w:rFonts w:ascii="Times New Roman" w:hAnsi="Times New Roman" w:cs="Times New Roman"/>
          <w:b/>
          <w:sz w:val="24"/>
          <w:szCs w:val="24"/>
        </w:rPr>
        <w:t xml:space="preserve"> in the diatoms</w:t>
      </w:r>
    </w:p>
    <w:tbl>
      <w:tblPr>
        <w:tblW w:w="10908" w:type="dxa"/>
        <w:tblInd w:w="108" w:type="dxa"/>
        <w:tblLook w:val="04A0" w:firstRow="1" w:lastRow="0" w:firstColumn="1" w:lastColumn="0" w:noHBand="0" w:noVBand="1"/>
      </w:tblPr>
      <w:tblGrid>
        <w:gridCol w:w="2127"/>
        <w:gridCol w:w="2693"/>
        <w:gridCol w:w="1134"/>
        <w:gridCol w:w="992"/>
        <w:gridCol w:w="1276"/>
        <w:gridCol w:w="2686"/>
      </w:tblGrid>
      <w:tr w:rsidR="00CE0993" w:rsidRPr="00AA6C45" w14:paraId="6E817FE8" w14:textId="77777777" w:rsidTr="000B31AB">
        <w:trPr>
          <w:trHeight w:val="315"/>
        </w:trPr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25B313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Class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53C8F4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ecie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510571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ength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AA0DB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C%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09E579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ccess No.</w:t>
            </w:r>
          </w:p>
        </w:tc>
        <w:tc>
          <w:tcPr>
            <w:tcW w:w="26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B52CB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ference</w:t>
            </w:r>
          </w:p>
        </w:tc>
      </w:tr>
      <w:tr w:rsidR="00CE0993" w:rsidRPr="00AA6C45" w14:paraId="23F8024B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4EB2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Mediophyceae</w:t>
            </w:r>
            <w:proofErr w:type="spellEnd"/>
            <w:r w:rsidRPr="000248DA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 xml:space="preserve"> (22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E2B6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canthocera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zacharias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31DF4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0,39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0DAD4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9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7D1E7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808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00DC716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7BB1E774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CCAB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9C12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tthey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ongicorni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408B5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9,56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EADD2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F0F41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798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2DD912C5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2998B24F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94FD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7D65F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Biddulphia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biddulphian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7E570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2,128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9B4E2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9.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D089C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805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74101F96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2AC7BEDA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D3B11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FE81F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Biddulphia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riden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8CB26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6,28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63B22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76862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806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6F6C5A0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51FA4F65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F17D1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9020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erataulin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daem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E6C48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0,14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CB510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AF56A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J958484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3CE5ABB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Sabir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4FF3FEE8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4B87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4D6B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haetocero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ueller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CFFA4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6,28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83163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B71A4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C_05362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44536FC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Li&lt;/Author&gt;&lt;Year&gt;2021&lt;/Year&gt;&lt;RecNum&gt;307&lt;/RecNum&gt;&lt;DisplayText&gt;(Li and Deng 2021)&lt;/DisplayText&gt;&lt;record&gt;&lt;rec-number&gt;307&lt;/rec-number&gt;&lt;foreign-keys&gt;&lt;key app="EN" db-id="2ea90dp5hxp298e22v1xd20222ra2wep0exx" timestamp="1620958660"&gt;307&lt;/key&gt;&lt;/foreign-keys&gt;&lt;ref-type name="Journal Article"&gt;17&lt;/ref-type&gt;&lt;contributors&gt;&lt;authors&gt;&lt;author&gt;Li, Y.&lt;/author&gt;&lt;author&gt;Deng, X.&lt;/author&gt;&lt;/authors&gt;&lt;/contributors&gt;&lt;auth-address&gt;Hainan Provincial Key Laboratory for Functional Components Research and Utilization of Marine Bio-resources, Institute of Tropical Bioscience and Biotechnology, Hainan Academy of Tropical Agricultural Resource, Chinese Academy of Tropical Agricultural Sciences, Haikou, P. R. China.&lt;/auth-address&gt;&lt;titles&gt;&lt;title&gt;&lt;style face="normal" font="default" size="100%"&gt;The complete chloroplast genome of the marine microalgae &lt;/style&gt;&lt;style face="italic" font="default" size="100%"&gt;Chaetoceros muellerii&lt;/style&gt;&lt;style face="normal" font="default" size="100%"&gt; (Chaetoceroceae)&lt;/style&gt;&lt;/title&gt;&lt;secondary-title&gt;Mitochondrial DNA B Resour&lt;/secondary-title&gt;&lt;/titles&gt;&lt;periodical&gt;&lt;full-title&gt;Mitochondrial DNA B Resour&lt;/full-title&gt;&lt;/periodical&gt;&lt;pages&gt;373-375&lt;/pages&gt;&lt;volume&gt;6&lt;/volume&gt;&lt;number&gt;2&lt;/number&gt;&lt;edition&gt;2021/03/05&lt;/edition&gt;&lt;keywords&gt;&lt;keyword&gt;Chaetoceros muellerii&lt;/keyword&gt;&lt;keyword&gt;chloroplast genome&lt;/keyword&gt;&lt;keyword&gt;marine microalgae&lt;/keyword&gt;&lt;keyword&gt;phylogenetic analysis&lt;/keyword&gt;&lt;/keywords&gt;&lt;dates&gt;&lt;year&gt;2021&lt;/year&gt;&lt;pub-dates&gt;&lt;date&gt;Feb 8&lt;/date&gt;&lt;/pub-dates&gt;&lt;/dates&gt;&lt;isbn&gt;2380-2359 (Electronic)&amp;#xD;2380-2359 (Linking)&lt;/isbn&gt;&lt;accession-num&gt;33659682&lt;/accession-num&gt;&lt;urls&gt;&lt;related-urls&gt;&lt;url&gt;https://www.ncbi.nlm.nih.gov/pubmed/33659682&lt;/url&gt;&lt;/related-urls&gt;&lt;/urls&gt;&lt;custom2&gt;PMC7872575&lt;/custom2&gt;&lt;electronic-resource-num&gt;10.1080/23802359.2020.1869608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Li and Deng 2021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59CCE2A1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6ED6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EBAE5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haetocero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implex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4D6A8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6,45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BC16D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836A2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C_02531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BA4BBF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Sabir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5F04B904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F0EC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6F5C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Cyclotella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seudostelliger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EEAEC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9,26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7123D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371F8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804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8981FB1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0790A8A6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AC7FC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7003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yclotella sp. L04_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00683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9,40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6A2D5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1BE03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J95848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0D336404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Sabir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62C56602" w14:textId="77777777" w:rsidTr="000B31AB">
        <w:trPr>
          <w:trHeight w:val="193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2AED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9387B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yclotella sp. WC03_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89523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9,498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E1A03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8A4B5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J95848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34B36F66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Sabir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5A09507E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73F4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37DDB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Eunotogramma</w:t>
            </w:r>
            <w:proofErr w:type="spellEnd"/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p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00616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72,317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6576D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4DDD8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797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0FAF7AD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3A13DCB3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1D44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A88B4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eptocylindru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anicu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B4F77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5,21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43543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C2B8D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C509524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1BF7C64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uck&lt;/Author&gt;&lt;Year&gt;2014&lt;/Year&gt;&lt;RecNum&gt;315&lt;/RecNum&gt;&lt;DisplayText&gt;(Ruck et al., 2014)&lt;/DisplayText&gt;&lt;record&gt;&lt;rec-number&gt;315&lt;/rec-number&gt;&lt;foreign-keys&gt;&lt;key app="EN" db-id="2ea90dp5hxp298e22v1xd20222ra2wep0exx" timestamp="1621068502"&gt;315&lt;/key&gt;&lt;/foreign-keys&gt;&lt;ref-type name="Journal Article"&gt;17&lt;/ref-type&gt;&lt;contributors&gt;&lt;authors&gt;&lt;author&gt;Ruck, E. C.&lt;/author&gt;&lt;author&gt;Nakov, T.&lt;/author&gt;&lt;author&gt;Jansen, R. K.&lt;/author&gt;&lt;author&gt;Theriot, E. C.&lt;/author&gt;&lt;author&gt;Alverson, A. J.&lt;/author&gt;&lt;/authors&gt;&lt;/contributors&gt;&lt;auth-address&gt;Department of Biological Sciences, University of Arkansas.&lt;/auth-address&gt;&lt;titles&gt;&lt;title&gt;Serial gene losses and foreign DNA underlie size and sequence variation in the plastid genomes of diatoms&lt;/title&gt;&lt;secondary-title&gt;Genome Biol Evol&lt;/secondary-title&gt;&lt;/titles&gt;&lt;periodical&gt;&lt;full-title&gt;Genome Biol Evol&lt;/full-title&gt;&lt;/periodical&gt;&lt;pages&gt;644-54&lt;/pages&gt;&lt;volume&gt;6&lt;/volume&gt;&lt;number&gt;3&lt;/number&gt;&lt;edition&gt;2014/02/26&lt;/edition&gt;&lt;keywords&gt;&lt;keyword&gt;Chromosome Mapping&lt;/keyword&gt;&lt;keyword&gt;DNA/genetics/*isolation &amp;amp; purification&lt;/keyword&gt;&lt;keyword&gt;DNA, Intergenic&lt;/keyword&gt;&lt;keyword&gt;Diatoms/classification/*genetics&lt;/keyword&gt;&lt;keyword&gt;Evolution, Molecular&lt;/keyword&gt;&lt;keyword&gt;*Gene Deletion&lt;/keyword&gt;&lt;keyword&gt;Gene Duplication&lt;/keyword&gt;&lt;keyword&gt;Gene Order&lt;/keyword&gt;&lt;keyword&gt;Gene Rearrangement&lt;/keyword&gt;&lt;keyword&gt;*Genome, Plastid&lt;/keyword&gt;&lt;keyword&gt;Open Reading Frames&lt;/keyword&gt;&lt;keyword&gt;Phylogeny&lt;/keyword&gt;&lt;keyword&gt;Sequence Analysis, DNA&lt;/keyword&gt;&lt;keyword&gt;chloroplast&lt;/keyword&gt;&lt;keyword&gt;diatoms&lt;/keyword&gt;&lt;keyword&gt;genomes&lt;/keyword&gt;&lt;keyword&gt;horizontal gene transfer&lt;/keyword&gt;&lt;keyword&gt;plastid&lt;/keyword&gt;&lt;/keywords&gt;&lt;dates&gt;&lt;year&gt;2014&lt;/year&gt;&lt;pub-dates&gt;&lt;date&gt;Mar&lt;/date&gt;&lt;/pub-dates&gt;&lt;/dates&gt;&lt;isbn&gt;1759-6653 (Electronic)&amp;#xD;1759-6653 (Linking)&lt;/isbn&gt;&lt;accession-num&gt;24567305&lt;/accession-num&gt;&lt;urls&gt;&lt;related-urls&gt;&lt;url&gt;https://www.ncbi.nlm.nih.gov/pubmed/24567305&lt;/url&gt;&lt;/related-urls&gt;&lt;/urls&gt;&lt;custom2&gt;PMC3971590&lt;/custom2&gt;&lt;electronic-resource-num&gt;10.1093/gbe/evu03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2DF18454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686BC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BAD9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ithodesmium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undulat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05FA2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2,66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1D6DF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CD6CB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C509525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2AF902E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uck&lt;/Author&gt;&lt;Year&gt;2014&lt;/Year&gt;&lt;RecNum&gt;315&lt;/RecNum&gt;&lt;DisplayText&gt;(Ruck et al., 2014)&lt;/DisplayText&gt;&lt;record&gt;&lt;rec-number&gt;315&lt;/rec-number&gt;&lt;foreign-keys&gt;&lt;key app="EN" db-id="2ea90dp5hxp298e22v1xd20222ra2wep0exx" timestamp="1621068502"&gt;315&lt;/key&gt;&lt;/foreign-keys&gt;&lt;ref-type name="Journal Article"&gt;17&lt;/ref-type&gt;&lt;contributors&gt;&lt;authors&gt;&lt;author&gt;Ruck, E. C.&lt;/author&gt;&lt;author&gt;Nakov, T.&lt;/author&gt;&lt;author&gt;Jansen, R. K.&lt;/author&gt;&lt;author&gt;Theriot, E. C.&lt;/author&gt;&lt;author&gt;Alverson, A. J.&lt;/author&gt;&lt;/authors&gt;&lt;/contributors&gt;&lt;auth-address&gt;Department of Biological Sciences, University of Arkansas.&lt;/auth-address&gt;&lt;titles&gt;&lt;title&gt;Serial gene losses and foreign DNA underlie size and sequence variation in the plastid genomes of diatoms&lt;/title&gt;&lt;secondary-title&gt;Genome Biol Evol&lt;/secondary-title&gt;&lt;/titles&gt;&lt;periodical&gt;&lt;full-title&gt;Genome Biol Evol&lt;/full-title&gt;&lt;/periodical&gt;&lt;pages&gt;644-54&lt;/pages&gt;&lt;volume&gt;6&lt;/volume&gt;&lt;number&gt;3&lt;/number&gt;&lt;edition&gt;2014/02/26&lt;/edition&gt;&lt;keywords&gt;&lt;keyword&gt;Chromosome Mapping&lt;/keyword&gt;&lt;keyword&gt;DNA/genetics/*isolation &amp;amp; purification&lt;/keyword&gt;&lt;keyword&gt;DNA, Intergenic&lt;/keyword&gt;&lt;keyword&gt;Diatoms/classification/*genetics&lt;/keyword&gt;&lt;keyword&gt;Evolution, Molecular&lt;/keyword&gt;&lt;keyword&gt;*Gene Deletion&lt;/keyword&gt;&lt;keyword&gt;Gene Duplication&lt;/keyword&gt;&lt;keyword&gt;Gene Order&lt;/keyword&gt;&lt;keyword&gt;Gene Rearrangement&lt;/keyword&gt;&lt;keyword&gt;*Genome, Plastid&lt;/keyword&gt;&lt;keyword&gt;Open Reading Frames&lt;/keyword&gt;&lt;keyword&gt;Phylogeny&lt;/keyword&gt;&lt;keyword&gt;Sequence Analysis, DNA&lt;/keyword&gt;&lt;keyword&gt;chloroplast&lt;/keyword&gt;&lt;keyword&gt;diatoms&lt;/keyword&gt;&lt;keyword&gt;genomes&lt;/keyword&gt;&lt;keyword&gt;horizontal gene transfer&lt;/keyword&gt;&lt;keyword&gt;plastid&lt;/keyword&gt;&lt;/keywords&gt;&lt;dates&gt;&lt;year&gt;2014&lt;/year&gt;&lt;pub-dates&gt;&lt;date&gt;Mar&lt;/date&gt;&lt;/pub-dates&gt;&lt;/dates&gt;&lt;isbn&gt;1759-6653 (Electronic)&amp;#xD;1759-6653 (Linking)&lt;/isbn&gt;&lt;accession-num&gt;24567305&lt;/accession-num&gt;&lt;urls&gt;&lt;related-urls&gt;&lt;url&gt;https://www.ncbi.nlm.nih.gov/pubmed/24567305&lt;/url&gt;&lt;/related-urls&gt;&lt;/urls&gt;&lt;custom2&gt;PMC3971590&lt;/custom2&gt;&lt;electronic-resource-num&gt;10.1093/gbe/evu03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0BD7CB58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E62A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AABB5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dontell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inensi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A03D6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9,70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214B6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18094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Z67753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65EE8E5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Kowallik&lt;/Author&gt;&lt;Year&gt;1995&lt;/Year&gt;&lt;RecNum&gt;336&lt;/RecNum&gt;&lt;DisplayText&gt;(Kowallik et al., 1995)&lt;/DisplayText&gt;&lt;record&gt;&lt;rec-number&gt;336&lt;/rec-number&gt;&lt;foreign-keys&gt;&lt;key app="EN" db-id="2ea90dp5hxp298e22v1xd20222ra2wep0exx" timestamp="1621733687"&gt;336&lt;/key&gt;&lt;/foreign-keys&gt;&lt;ref-type name="Journal Article"&gt;17&lt;/ref-type&gt;&lt;contributors&gt;&lt;authors&gt;&lt;author&gt;Kowallik, K. V.&lt;/author&gt;&lt;author&gt;Stoebe, B.&lt;/author&gt;&lt;author&gt;Schaffran, I.&lt;/author&gt;&lt;author&gt;Kroth-Pancic, P.&lt;/author&gt;&lt;author&gt;Freier, U.&lt;/author&gt;&lt;/authors&gt;&lt;/contributors&gt;&lt;titles&gt;&lt;title&gt;The chloroplast genome of a chlorophyll a+c -containing alga, Odontella sinensis&lt;/title&gt;&lt;secondary-title&gt;Plant Molecular Biology Reporter&lt;/secondary-title&gt;&lt;/titles&gt;&lt;periodical&gt;&lt;full-title&gt;Plant Molecular Biology Reporter&lt;/full-title&gt;&lt;/periodical&gt;&lt;pages&gt;336-342&lt;/pages&gt;&lt;volume&gt;13&lt;/volume&gt;&lt;number&gt;4&lt;/number&gt;&lt;dates&gt;&lt;year&gt;1995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Kowallik et al., 1995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2FD3213B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0AEBB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C2BE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lagiogrammopsi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vanheurck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C1899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39,23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898D2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B9838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794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CFB4D5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7D79882A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E9C5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1840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Round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ardiophor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233F7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6,87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07282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5AEA8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J958483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662A3D2B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Sabir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45908D06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9A28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CE4D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keletonem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seudocostat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3F71B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7,01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B88FA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28658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K37294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1F48C3E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Hamedi&lt;/Author&gt;&lt;Year&gt;2019&lt;/Year&gt;&lt;RecNum&gt;340&lt;/RecNum&gt;&lt;DisplayText&gt;(Hamedi et al., 2019)&lt;/DisplayText&gt;&lt;record&gt;&lt;rec-number&gt;340&lt;/rec-number&gt;&lt;foreign-keys&gt;&lt;key app="EN" db-id="2ea90dp5hxp298e22v1xd20222ra2wep0exx" timestamp="1621736554"&gt;340&lt;/key&gt;&lt;/foreign-keys&gt;&lt;ref-type name="Journal Article"&gt;17&lt;/ref-type&gt;&lt;contributors&gt;&lt;authors&gt;&lt;author&gt;Hamedi, C.&lt;/author&gt;&lt;author&gt;Gastineau, R.&lt;/author&gt;&lt;author&gt;Lemieux, C.&lt;/author&gt;&lt;author&gt;Turmel, M.&lt;/author&gt;&lt;author&gt;Witkowski, A.&lt;/author&gt;&lt;author&gt;Hamed, Mb Baba&lt;/author&gt;&lt;/authors&gt;&lt;/contributors&gt;&lt;titles&gt;&lt;title&gt;Complete chloroplast genome of the diatom &amp;lt;i&amp;gt;Skeletonema pseudocostatum&amp;lt;/i&amp;gt; from the Western Mediterranean coast of Algeria&lt;/title&gt;&lt;secondary-title&gt;Mitochondrial Dna Part B&lt;/secondary-title&gt;&lt;/titles&gt;&lt;periodical&gt;&lt;full-title&gt;Mitochondrial Dna Part B&lt;/full-title&gt;&lt;/periodical&gt;&lt;pages&gt;1091-1092&lt;/pages&gt;&lt;volume&gt;4&lt;/volume&gt;&lt;number&gt;1&lt;/number&gt;&lt;dates&gt;&lt;year&gt;2019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Hamedi et al., 2019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5130C292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EEEA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7585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halassiosir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ceanic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4ADE4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41,79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FC4B7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A915D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U323224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43C755BB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Markus&lt;/Author&gt;&lt;Year&gt;2010&lt;/Year&gt;&lt;RecNum&gt;337&lt;/RecNum&gt;&lt;DisplayText&gt;(Markus et al., 2010)&lt;/DisplayText&gt;&lt;record&gt;&lt;rec-number&gt;337&lt;/rec-number&gt;&lt;foreign-keys&gt;&lt;key app="EN" db-id="2ea90dp5hxp298e22v1xd20222ra2wep0exx" timestamp="1621733701"&gt;337&lt;/key&gt;&lt;/foreign-keys&gt;&lt;ref-type name="Journal Article"&gt;17&lt;/ref-type&gt;&lt;contributors&gt;&lt;authors&gt;&lt;author&gt;Markus&lt;/author&gt;&lt;author&gt;Lommer&lt;/author&gt;&lt;author&gt;Alexandra-Sophie&lt;/author&gt;&lt;author&gt;Roy&lt;/author&gt;&lt;author&gt;Markus&lt;/author&gt;&lt;author&gt;Schilhabel&lt;/author&gt;&lt;author&gt;Stefan&lt;/author&gt;&lt;author&gt;Schreiber&lt;/author&gt;&lt;author&gt;Philip&lt;/author&gt;&lt;author&gt;RosenstielJulie&lt;/author&gt;&lt;/authors&gt;&lt;/contributors&gt;&lt;titles&gt;&lt;title&gt;Recent transfer of an iron-regulated gene from the plastid to the nuclear genome in an oceanic diatom adapted to chronic iron limitation&lt;/title&gt;&lt;secondary-title&gt;BMC Genomics&lt;/secondary-title&gt;&lt;/titles&gt;&lt;periodical&gt;&lt;full-title&gt;BMC Genomics&lt;/full-title&gt;&lt;/periodical&gt;&lt;pages&gt;718-718&lt;/pages&gt;&lt;volume&gt;11&lt;/volume&gt;&lt;number&gt;1&lt;/number&gt;&lt;dates&gt;&lt;year&gt;2010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Markus et al., 2010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1F2BB7D8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53A7F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203B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halassiosir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seudonan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53455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8,81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58B34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A1A23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F06792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2F099F2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Oudot-Le Secq&lt;/Author&gt;&lt;Year&gt;2007&lt;/Year&gt;&lt;RecNum&gt;329&lt;/RecNum&gt;&lt;DisplayText&gt;(Oudot-Le Secq et al., 2007)&lt;/DisplayText&gt;&lt;record&gt;&lt;rec-number&gt;329&lt;/rec-number&gt;&lt;foreign-keys&gt;&lt;key app="EN" db-id="2ea90dp5hxp298e22v1xd20222ra2wep0exx" timestamp="1621733375"&gt;329&lt;/key&gt;&lt;/foreign-keys&gt;&lt;ref-type name="Journal Article"&gt;17&lt;/ref-type&gt;&lt;contributors&gt;&lt;authors&gt;&lt;author&gt;Oudot-Le Secq, M. P.&lt;/author&gt;&lt;author&gt;Grimwood, J.&lt;/author&gt;&lt;author&gt;Shapiro, H.&lt;/author&gt;&lt;author&gt;Armbrust, E. V.&lt;/author&gt;&lt;author&gt;Bowler, C.&lt;/author&gt;&lt;author&gt;Green, B. R.&lt;/author&gt;&lt;/authors&gt;&lt;/contributors&gt;&lt;auth-address&gt;Department of Botany, University of British Columbia, Vancouver, BC, Canada V6T 1Z4.&lt;/auth-address&gt;&lt;titles&gt;&lt;title&gt;Chloroplast genomes of the diatoms Phaeodactylum tricornutum and Thalassiosira pseudonana: comparison with other plastid genomes of the red lineage&lt;/title&gt;&lt;secondary-title&gt;Mol Genet Genomics&lt;/secondary-title&gt;&lt;/titles&gt;&lt;periodical&gt;&lt;full-title&gt;Mol Genet Genomics&lt;/full-title&gt;&lt;/periodical&gt;&lt;pages&gt;427-39&lt;/pages&gt;&lt;volume&gt;277&lt;/volume&gt;&lt;number&gt;4&lt;/number&gt;&lt;edition&gt;2007/01/26&lt;/edition&gt;&lt;keywords&gt;&lt;keyword&gt;Chloroplasts/*genetics&lt;/keyword&gt;&lt;keyword&gt;DNA, Intergenic/*genetics&lt;/keyword&gt;&lt;keyword&gt;Diatoms/*genetics&lt;/keyword&gt;&lt;keyword&gt;Evolution, Molecular&lt;/keyword&gt;&lt;keyword&gt;*Genome&lt;/keyword&gt;&lt;keyword&gt;Open Reading Frames/*genetics&lt;/keyword&gt;&lt;/keywords&gt;&lt;dates&gt;&lt;year&gt;2007&lt;/year&gt;&lt;pub-dates&gt;&lt;date&gt;Apr&lt;/date&gt;&lt;/pub-dates&gt;&lt;/dates&gt;&lt;isbn&gt;1617-4615 (Print)&amp;#xD;1617-4623 (Linking)&lt;/isbn&gt;&lt;accession-num&gt;17252281&lt;/accession-num&gt;&lt;urls&gt;&lt;related-urls&gt;&lt;url&gt;https://www.ncbi.nlm.nih.gov/pubmed/17252281&lt;/url&gt;&lt;/related-urls&gt;&lt;/urls&gt;&lt;electronic-resource-num&gt;10.1007/s00438-006-0199-4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Oudot-Le Secq et al., 2007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27715D50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8AC0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CDBE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halassiosir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weissflog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D8994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7,60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3F06B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B2A3C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J958485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3610394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Sabir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539A3A9E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592B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A495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oxarium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undulat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CD77C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41,68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3AF6C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9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DBA59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X619437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6982A25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SdWNrPC9BdXRob3I+PFllYXI+MjAxNzwvWWVhcj48UmVj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SdWNrPC9BdXRob3I+PFllYXI+MjAxNzwvWWVhcj48UmVj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7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002E8206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7B1E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0404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seudictyot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ubi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EFCCC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0,38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4F481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4BCE6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80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608F9AB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33030D47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ECE1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 xml:space="preserve"> Bacillariophyceae (26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5EF46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Fistulifer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olari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9363E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34,918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29E19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7FA0D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P01196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C909DD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5ha2E8L0F1dGhvcj48WWVhcj4yMDExPC9ZZWFyPjxS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UYW5ha2E8L0F1dGhvcj48WWVhcj4yMDExPC9ZZWFyPjxS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Tanaka et al., 2011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4A835336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1390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5B262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omp</w:t>
            </w:r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honeis</w:t>
            </w:r>
            <w:proofErr w:type="spellEnd"/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inuta</w:t>
            </w:r>
            <w:proofErr w:type="spellEnd"/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var. </w:t>
            </w:r>
            <w:proofErr w:type="spellStart"/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assieae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94892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9,63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1E354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AE2A3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Y499654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6A6547E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*</w:t>
            </w:r>
            <w:r w:rsidRPr="00AA6C45">
              <w:rPr>
                <w:rFonts w:ascii="Times New Roman" w:hAnsi="Times New Roman" w:cs="Times New Roman"/>
              </w:rPr>
              <w:t xml:space="preserve"> 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CBI</w:t>
            </w:r>
            <w:r w:rsidRPr="00AA6C45" w:rsidDel="00E11DBC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</w:t>
            </w:r>
          </w:p>
        </w:tc>
      </w:tr>
      <w:tr w:rsidR="00CE0993" w:rsidRPr="00AA6C45" w14:paraId="5AED526F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C1B9B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BCCB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Halamphor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alidilacun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A8126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50,738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9467A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18E95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K04545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0BE7E94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Id&lt;/Author&gt;&lt;Year&gt;2019&lt;/Year&gt;&lt;RecNum&gt;341&lt;/RecNum&gt;&lt;DisplayText&gt;(Id et al., 2019)&lt;/DisplayText&gt;&lt;record&gt;&lt;rec-number&gt;341&lt;/rec-number&gt;&lt;foreign-keys&gt;&lt;key app="EN" db-id="2ea90dp5hxp298e22v1xd20222ra2wep0exx" timestamp="1621737038"&gt;341&lt;/key&gt;&lt;/foreign-keys&gt;&lt;ref-type name="Journal Article"&gt;17&lt;/ref-type&gt;&lt;contributors&gt;&lt;authors&gt;&lt;author&gt;Id, Seh&lt;/author&gt;&lt;author&gt;Id, Kgk&lt;/author&gt;&lt;author&gt;Pogoda, C. S.&lt;/author&gt;&lt;author&gt;Stepanek, J. G.&lt;/author&gt;&lt;author&gt;Kociolek, J. P.&lt;/author&gt;&lt;/authors&gt;&lt;/contributors&gt;&lt;titles&gt;&lt;title&gt;Extensive chloroplast genome rearrangement amongst three closely related Halamphora spp. (Bacillariophyceae), and evidence for rapid evolution as compared to land plants&lt;/title&gt;&lt;secondary-title&gt;PLoS ONE&lt;/secondary-title&gt;&lt;/titles&gt;&lt;periodical&gt;&lt;full-title&gt;PLoS One&lt;/full-title&gt;&lt;/periodical&gt;&lt;pages&gt;e0217824&lt;/pages&gt;&lt;volume&gt;14&lt;/volume&gt;&lt;number&gt;7&lt;/number&gt;&lt;dates&gt;&lt;year&gt;2019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Id et al., 2019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5124F7A2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0600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03E5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lagiogramm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taurophor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35A21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201,81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58061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9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ABB4A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792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0CFFEC9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0C78D4DF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CEF5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6051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sammonei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obaid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E1733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68,92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CE32E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9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44BE1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803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4CFFCD6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425CEC04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B35AC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6C5FB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eminavi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robust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5CE08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50,90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DC3F3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32BB7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H356727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4B70D30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uck&lt;/Author&gt;&lt;Year&gt;2014&lt;/Year&gt;&lt;RecNum&gt;315&lt;/RecNum&gt;&lt;DisplayText&gt;(Ruck et al., 2014)&lt;/DisplayText&gt;&lt;record&gt;&lt;rec-number&gt;315&lt;/rec-number&gt;&lt;foreign-keys&gt;&lt;key app="EN" db-id="2ea90dp5hxp298e22v1xd20222ra2wep0exx" timestamp="1621068502"&gt;315&lt;/key&gt;&lt;/foreign-keys&gt;&lt;ref-type name="Journal Article"&gt;17&lt;/ref-type&gt;&lt;contributors&gt;&lt;authors&gt;&lt;author&gt;Ruck, E. C.&lt;/author&gt;&lt;author&gt;Nakov, T.&lt;/author&gt;&lt;author&gt;Jansen, R. K.&lt;/author&gt;&lt;author&gt;Theriot, E. C.&lt;/author&gt;&lt;author&gt;Alverson, A. J.&lt;/author&gt;&lt;/authors&gt;&lt;/contributors&gt;&lt;auth-address&gt;Department of Biological Sciences, University of Arkansas.&lt;/auth-address&gt;&lt;titles&gt;&lt;title&gt;Serial gene losses and foreign DNA underlie size and sequence variation in the plastid genomes of diatoms&lt;/title&gt;&lt;secondary-title&gt;Genome Biol Evol&lt;/secondary-title&gt;&lt;/titles&gt;&lt;periodical&gt;&lt;full-title&gt;Genome Biol Evol&lt;/full-title&gt;&lt;/periodical&gt;&lt;pages&gt;644-54&lt;/pages&gt;&lt;volume&gt;6&lt;/volume&gt;&lt;number&gt;3&lt;/number&gt;&lt;edition&gt;2014/02/26&lt;/edition&gt;&lt;keywords&gt;&lt;keyword&gt;Chromosome Mapping&lt;/keyword&gt;&lt;keyword&gt;DNA/genetics/*isolation &amp;amp; purification&lt;/keyword&gt;&lt;keyword&gt;DNA, Intergenic&lt;/keyword&gt;&lt;keyword&gt;Diatoms/classification/*genetics&lt;/keyword&gt;&lt;keyword&gt;Evolution, Molecular&lt;/keyword&gt;&lt;keyword&gt;*Gene Deletion&lt;/keyword&gt;&lt;keyword&gt;Gene Duplication&lt;/keyword&gt;&lt;keyword&gt;Gene Order&lt;/keyword&gt;&lt;keyword&gt;Gene Rearrangement&lt;/keyword&gt;&lt;keyword&gt;*Genome, Plastid&lt;/keyword&gt;&lt;keyword&gt;Open Reading Frames&lt;/keyword&gt;&lt;keyword&gt;Phylogeny&lt;/keyword&gt;&lt;keyword&gt;Sequence Analysis, DNA&lt;/keyword&gt;&lt;keyword&gt;chloroplast&lt;/keyword&gt;&lt;keyword&gt;diatoms&lt;/keyword&gt;&lt;keyword&gt;genomes&lt;/keyword&gt;&lt;keyword&gt;horizontal gene transfer&lt;/keyword&gt;&lt;keyword&gt;plastid&lt;/keyword&gt;&lt;/keywords&gt;&lt;dates&gt;&lt;year&gt;2014&lt;/year&gt;&lt;pub-dates&gt;&lt;date&gt;Mar&lt;/date&gt;&lt;/pub-dates&gt;&lt;/dates&gt;&lt;isbn&gt;1759-6653 (Electronic)&amp;#xD;1759-6653 (Linking)&lt;/isbn&gt;&lt;accession-num&gt;24567305&lt;/accession-num&gt;&lt;urls&gt;&lt;related-urls&gt;&lt;url&gt;https://www.ncbi.nlm.nih.gov/pubmed/24567305&lt;/url&gt;&lt;/related-urls&gt;&lt;/urls&gt;&lt;custom2&gt;PMC3971590&lt;/custom2&gt;&lt;electronic-resource-num&gt;10.1093/gbe/evu03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050354A7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736F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354B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Synedra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cu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63E9C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6,25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CCBC0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15FDC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Q088178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F777654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Galachyants&lt;/Author&gt;&lt;Year&gt;2011&lt;/Year&gt;&lt;RecNum&gt;333&lt;/RecNum&gt;&lt;DisplayText&gt;(Galachyants et al., 2011)&lt;/DisplayText&gt;&lt;record&gt;&lt;rec-number&gt;333&lt;/rec-number&gt;&lt;foreign-keys&gt;&lt;key app="EN" db-id="2ea90dp5hxp298e22v1xd20222ra2wep0exx" timestamp="1621733388"&gt;333&lt;/key&gt;&lt;/foreign-keys&gt;&lt;ref-type name="Journal Article"&gt;17&lt;/ref-type&gt;&lt;contributors&gt;&lt;authors&gt;&lt;author&gt;Galachyants, Yuri P.&lt;/author&gt;&lt;author&gt;Morozov, Alexey A.&lt;/author&gt;&lt;author&gt;Mardanov, Andrey V.&lt;/author&gt;&lt;author&gt;Beletsky, Alexey V.&lt;/author&gt;&lt;author&gt;Ravin, Nikolay V.&lt;/author&gt;&lt;author&gt;Petrova, Darya P.&lt;/author&gt;&lt;author&gt;Likhoshway, Yelena V.&lt;/author&gt;&lt;/authors&gt;&lt;/contributors&gt;&lt;titles&gt;&lt;title&gt;&lt;style face="normal" font="default" size="100%"&gt;Complete Chloroplast Genome Sequence of Freshwater Araphid Pennate Diatom Alga &lt;/style&gt;&lt;style face="italic" font="default" size="100%"&gt;Synedra acus&lt;/style&gt;&lt;style face="normal" font="default" size="100%"&gt; from Lake Baikal&lt;/style&gt;&lt;/title&gt;&lt;secondary-title&gt;International Journal of Biology&lt;/secondary-title&gt;&lt;/titles&gt;&lt;periodical&gt;&lt;full-title&gt;International Journal of Biology&lt;/full-title&gt;&lt;/periodical&gt;&lt;volume&gt;4&lt;/volume&gt;&lt;number&gt;1&lt;/number&gt;&lt;dates&gt;&lt;year&gt;2011&lt;/year&gt;&lt;/dates&gt;&lt;isbn&gt;1916-968X&amp;#xD;1916-9671&lt;/isbn&gt;&lt;urls&gt;&lt;/urls&gt;&lt;electronic-resource-num&gt;10.5539/ijb.v4n1p27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Galachyants et al., 2011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30A944EE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33FD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60024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sterionell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formos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02C7B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1,238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76EDC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4B147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C509519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7831FC4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uck&lt;/Author&gt;&lt;Year&gt;2014&lt;/Year&gt;&lt;RecNum&gt;315&lt;/RecNum&gt;&lt;DisplayText&gt;(Ruck et al., 2014)&lt;/DisplayText&gt;&lt;record&gt;&lt;rec-number&gt;315&lt;/rec-number&gt;&lt;foreign-keys&gt;&lt;key app="EN" db-id="2ea90dp5hxp298e22v1xd20222ra2wep0exx" timestamp="1621068502"&gt;315&lt;/key&gt;&lt;/foreign-keys&gt;&lt;ref-type name="Journal Article"&gt;17&lt;/ref-type&gt;&lt;contributors&gt;&lt;authors&gt;&lt;author&gt;Ruck, E. C.&lt;/author&gt;&lt;author&gt;Nakov, T.&lt;/author&gt;&lt;author&gt;Jansen, R. K.&lt;/author&gt;&lt;author&gt;Theriot, E. C.&lt;/author&gt;&lt;author&gt;Alverson, A. J.&lt;/author&gt;&lt;/authors&gt;&lt;/contributors&gt;&lt;auth-address&gt;Department of Biological Sciences, University of Arkansas.&lt;/auth-address&gt;&lt;titles&gt;&lt;title&gt;Serial gene losses and foreign DNA underlie size and sequence variation in the plastid genomes of diatoms&lt;/title&gt;&lt;secondary-title&gt;Genome Biol Evol&lt;/secondary-title&gt;&lt;/titles&gt;&lt;periodical&gt;&lt;full-title&gt;Genome Biol Evol&lt;/full-title&gt;&lt;/periodical&gt;&lt;pages&gt;644-54&lt;/pages&gt;&lt;volume&gt;6&lt;/volume&gt;&lt;number&gt;3&lt;/number&gt;&lt;edition&gt;2014/02/26&lt;/edition&gt;&lt;keywords&gt;&lt;keyword&gt;Chromosome Mapping&lt;/keyword&gt;&lt;keyword&gt;DNA/genetics/*isolation &amp;amp; purification&lt;/keyword&gt;&lt;keyword&gt;DNA, Intergenic&lt;/keyword&gt;&lt;keyword&gt;Diatoms/classification/*genetics&lt;/keyword&gt;&lt;keyword&gt;Evolution, Molecular&lt;/keyword&gt;&lt;keyword&gt;*Gene Deletion&lt;/keyword&gt;&lt;keyword&gt;Gene Duplication&lt;/keyword&gt;&lt;keyword&gt;Gene Order&lt;/keyword&gt;&lt;keyword&gt;Gene Rearrangement&lt;/keyword&gt;&lt;keyword&gt;*Genome, Plastid&lt;/keyword&gt;&lt;keyword&gt;Open Reading Frames&lt;/keyword&gt;&lt;keyword&gt;Phylogeny&lt;/keyword&gt;&lt;keyword&gt;Sequence Analysis, DNA&lt;/keyword&gt;&lt;keyword&gt;chloroplast&lt;/keyword&gt;&lt;keyword&gt;diatoms&lt;/keyword&gt;&lt;keyword&gt;genomes&lt;/keyword&gt;&lt;keyword&gt;horizontal gene transfer&lt;/keyword&gt;&lt;keyword&gt;plastid&lt;/keyword&gt;&lt;/keywords&gt;&lt;dates&gt;&lt;year&gt;2014&lt;/year&gt;&lt;pub-dates&gt;&lt;date&gt;Mar&lt;/date&gt;&lt;/pub-dates&gt;&lt;/dates&gt;&lt;isbn&gt;1759-6653 (Electronic)&amp;#xD;1759-6653 (Linking)&lt;/isbn&gt;&lt;accession-num&gt;24567305&lt;/accession-num&gt;&lt;urls&gt;&lt;related-urls&gt;&lt;url&gt;https://www.ncbi.nlm.nih.gov/pubmed/24567305&lt;/url&gt;&lt;/related-urls&gt;&lt;/urls&gt;&lt;custom2&gt;PMC3971590&lt;/custom2&gt;&lt;electronic-resource-num&gt;10.1093/gbe/evu03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42712245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63D65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E2AD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sterionellopsi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glaciali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EBAE5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46,02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4CAE5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875A8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C50952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7AB665E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SdWNrPC9BdXRob3I+PFllYXI+MjAxNDwvWWVhcj48UmVj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SdWNrPC9BdXRob3I+PFllYXI+MjAxNDwvWWVhcj48UmVj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3CFFCDB0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C7D9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A0EF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strosyne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radiat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D447E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31,03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96E1D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8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22E4A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807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4946D254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340A99B8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82A55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EC51C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ylindrothec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losteri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CCBB2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65,80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F1D59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57CDA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C509522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24F3B244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uck&lt;/Author&gt;&lt;Year&gt;2014&lt;/Year&gt;&lt;RecNum&gt;315&lt;/RecNum&gt;&lt;DisplayText&gt;(Ruck et al., 2014)&lt;/DisplayText&gt;&lt;record&gt;&lt;rec-number&gt;315&lt;/rec-number&gt;&lt;foreign-keys&gt;&lt;key app="EN" db-id="2ea90dp5hxp298e22v1xd20222ra2wep0exx" timestamp="1621068502"&gt;315&lt;/key&gt;&lt;/foreign-keys&gt;&lt;ref-type name="Journal Article"&gt;17&lt;/ref-type&gt;&lt;contributors&gt;&lt;authors&gt;&lt;author&gt;Ruck, E. C.&lt;/author&gt;&lt;author&gt;Nakov, T.&lt;/author&gt;&lt;author&gt;Jansen, R. K.&lt;/author&gt;&lt;author&gt;Theriot, E. C.&lt;/author&gt;&lt;author&gt;Alverson, A. J.&lt;/author&gt;&lt;/authors&gt;&lt;/contributors&gt;&lt;auth-address&gt;Department of Biological Sciences, University of Arkansas.&lt;/auth-address&gt;&lt;titles&gt;&lt;title&gt;Serial gene losses and foreign DNA underlie size and sequence variation in the plastid genomes of diatoms&lt;/title&gt;&lt;secondary-title&gt;Genome Biol Evol&lt;/secondary-title&gt;&lt;/titles&gt;&lt;periodical&gt;&lt;full-title&gt;Genome Biol Evol&lt;/full-title&gt;&lt;/periodical&gt;&lt;pages&gt;644-54&lt;/pages&gt;&lt;volume&gt;6&lt;/volume&gt;&lt;number&gt;3&lt;/number&gt;&lt;edition&gt;2014/02/26&lt;/edition&gt;&lt;keywords&gt;&lt;keyword&gt;Chromosome Mapping&lt;/keyword&gt;&lt;keyword&gt;DNA/genetics/*isolation &amp;amp; purification&lt;/keyword&gt;&lt;keyword&gt;DNA, Intergenic&lt;/keyword&gt;&lt;keyword&gt;Diatoms/classification/*genetics&lt;/keyword&gt;&lt;keyword&gt;Evolution, Molecular&lt;/keyword&gt;&lt;keyword&gt;*Gene Deletion&lt;/keyword&gt;&lt;keyword&gt;Gene Duplication&lt;/keyword&gt;&lt;keyword&gt;Gene Order&lt;/keyword&gt;&lt;keyword&gt;Gene Rearrangement&lt;/keyword&gt;&lt;keyword&gt;*Genome, Plastid&lt;/keyword&gt;&lt;keyword&gt;Open Reading Frames&lt;/keyword&gt;&lt;keyword&gt;Phylogeny&lt;/keyword&gt;&lt;keyword&gt;Sequence Analysis, DNA&lt;/keyword&gt;&lt;keyword&gt;chloroplast&lt;/keyword&gt;&lt;keyword&gt;diatoms&lt;/keyword&gt;&lt;keyword&gt;genomes&lt;/keyword&gt;&lt;keyword&gt;horizontal gene transfer&lt;/keyword&gt;&lt;keyword&gt;plastid&lt;/keyword&gt;&lt;/keywords&gt;&lt;dates&gt;&lt;year&gt;2014&lt;/year&gt;&lt;pub-dates&gt;&lt;date&gt;Mar&lt;/date&gt;&lt;/pub-dates&gt;&lt;/dates&gt;&lt;isbn&gt;1759-6653 (Electronic)&amp;#xD;1759-6653 (Linking)&lt;/isbn&gt;&lt;accession-num&gt;24567305&lt;/accession-num&gt;&lt;urls&gt;&lt;related-urls&gt;&lt;url&gt;https://www.ncbi.nlm.nih.gov/pubmed/24567305&lt;/url&gt;&lt;/related-urls&gt;&lt;/urls&gt;&lt;custom2&gt;PMC3971590&lt;/custom2&gt;&lt;electronic-resource-num&gt;10.1093/gbe/evu03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6B62793A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B7F87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3D82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Didymosphen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eminat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831B9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7,97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87315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39D42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C509523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64C4C265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uck&lt;/Author&gt;&lt;Year&gt;2014&lt;/Year&gt;&lt;RecNum&gt;315&lt;/RecNum&gt;&lt;DisplayText&gt;(Ruck et al., 2014)&lt;/DisplayText&gt;&lt;record&gt;&lt;rec-number&gt;315&lt;/rec-number&gt;&lt;foreign-keys&gt;&lt;key app="EN" db-id="2ea90dp5hxp298e22v1xd20222ra2wep0exx" timestamp="1621068502"&gt;315&lt;/key&gt;&lt;/foreign-keys&gt;&lt;ref-type name="Journal Article"&gt;17&lt;/ref-type&gt;&lt;contributors&gt;&lt;authors&gt;&lt;author&gt;Ruck, E. C.&lt;/author&gt;&lt;author&gt;Nakov, T.&lt;/author&gt;&lt;author&gt;Jansen, R. K.&lt;/author&gt;&lt;author&gt;Theriot, E. C.&lt;/author&gt;&lt;author&gt;Alverson, A. J.&lt;/author&gt;&lt;/authors&gt;&lt;/contributors&gt;&lt;auth-address&gt;Department of Biological Sciences, University of Arkansas.&lt;/auth-address&gt;&lt;titles&gt;&lt;title&gt;Serial gene losses and foreign DNA underlie size and sequence variation in the plastid genomes of diatoms&lt;/title&gt;&lt;secondary-title&gt;Genome Biol Evol&lt;/secondary-title&gt;&lt;/titles&gt;&lt;periodical&gt;&lt;full-title&gt;Genome Biol Evol&lt;/full-title&gt;&lt;/periodical&gt;&lt;pages&gt;644-54&lt;/pages&gt;&lt;volume&gt;6&lt;/volume&gt;&lt;number&gt;3&lt;/number&gt;&lt;edition&gt;2014/02/26&lt;/edition&gt;&lt;keywords&gt;&lt;keyword&gt;Chromosome Mapping&lt;/keyword&gt;&lt;keyword&gt;DNA/genetics/*isolation &amp;amp; purification&lt;/keyword&gt;&lt;keyword&gt;DNA, Intergenic&lt;/keyword&gt;&lt;keyword&gt;Diatoms/classification/*genetics&lt;/keyword&gt;&lt;keyword&gt;Evolution, Molecular&lt;/keyword&gt;&lt;keyword&gt;*Gene Deletion&lt;/keyword&gt;&lt;keyword&gt;Gene Duplication&lt;/keyword&gt;&lt;keyword&gt;Gene Order&lt;/keyword&gt;&lt;keyword&gt;Gene Rearrangement&lt;/keyword&gt;&lt;keyword&gt;*Genome, Plastid&lt;/keyword&gt;&lt;keyword&gt;Open Reading Frames&lt;/keyword&gt;&lt;keyword&gt;Phylogeny&lt;/keyword&gt;&lt;keyword&gt;Sequence Analysis, DNA&lt;/keyword&gt;&lt;keyword&gt;chloroplast&lt;/keyword&gt;&lt;keyword&gt;diatoms&lt;/keyword&gt;&lt;keyword&gt;genomes&lt;/keyword&gt;&lt;keyword&gt;horizontal gene transfer&lt;/keyword&gt;&lt;keyword&gt;plastid&lt;/keyword&gt;&lt;/keywords&gt;&lt;dates&gt;&lt;year&gt;2014&lt;/year&gt;&lt;pub-dates&gt;&lt;date&gt;Mar&lt;/date&gt;&lt;/pub-dates&gt;&lt;/dates&gt;&lt;isbn&gt;1759-6653 (Electronic)&amp;#xD;1759-6653 (Linking)&lt;/isbn&gt;&lt;accession-num&gt;24567305&lt;/accession-num&gt;&lt;urls&gt;&lt;related-urls&gt;&lt;url&gt;https://www.ncbi.nlm.nih.gov/pubmed/24567305&lt;/url&gt;&lt;/related-urls&gt;&lt;/urls&gt;&lt;custom2&gt;PMC3971590&lt;/custom2&gt;&lt;electronic-resource-num&gt;10.1093/gbe/evu03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3D315603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18C6C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4E9D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Entomonei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p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CD34C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2,05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2E8F3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F59B0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80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620A39B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420D0386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BD8FB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F95DC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Eunot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naegel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4D0BF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52,90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8EF3A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8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E549E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F733443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3C31155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uck&lt;/Author&gt;&lt;Year&gt;2014&lt;/Year&gt;&lt;RecNum&gt;315&lt;/RecNum&gt;&lt;DisplayText&gt;(Ruck et al., 2014)&lt;/DisplayText&gt;&lt;record&gt;&lt;rec-number&gt;315&lt;/rec-number&gt;&lt;foreign-keys&gt;&lt;key app="EN" db-id="2ea90dp5hxp298e22v1xd20222ra2wep0exx" timestamp="1621068502"&gt;315&lt;/key&gt;&lt;/foreign-keys&gt;&lt;ref-type name="Journal Article"&gt;17&lt;/ref-type&gt;&lt;contributors&gt;&lt;authors&gt;&lt;author&gt;Ruck, E. C.&lt;/author&gt;&lt;author&gt;Nakov, T.&lt;/author&gt;&lt;author&gt;Jansen, R. K.&lt;/author&gt;&lt;author&gt;Theriot, E. C.&lt;/author&gt;&lt;author&gt;Alverson, A. J.&lt;/author&gt;&lt;/authors&gt;&lt;/contributors&gt;&lt;auth-address&gt;Department of Biological Sciences, University of Arkansas.&lt;/auth-address&gt;&lt;titles&gt;&lt;title&gt;Serial gene losses and foreign DNA underlie size and sequence variation in the plastid genomes of diatoms&lt;/title&gt;&lt;secondary-title&gt;Genome Biol Evol&lt;/secondary-title&gt;&lt;/titles&gt;&lt;periodical&gt;&lt;full-title&gt;Genome Biol Evol&lt;/full-title&gt;&lt;/periodical&gt;&lt;pages&gt;644-54&lt;/pages&gt;&lt;volume&gt;6&lt;/volume&gt;&lt;number&gt;3&lt;/number&gt;&lt;edition&gt;2014/02/26&lt;/edition&gt;&lt;keywords&gt;&lt;keyword&gt;Chromosome Mapping&lt;/keyword&gt;&lt;keyword&gt;DNA/genetics/*isolation &amp;amp; purification&lt;/keyword&gt;&lt;keyword&gt;DNA, Intergenic&lt;/keyword&gt;&lt;keyword&gt;Diatoms/classification/*genetics&lt;/keyword&gt;&lt;keyword&gt;Evolution, Molecular&lt;/keyword&gt;&lt;keyword&gt;*Gene Deletion&lt;/keyword&gt;&lt;keyword&gt;Gene Duplication&lt;/keyword&gt;&lt;keyword&gt;Gene Order&lt;/keyword&gt;&lt;keyword&gt;Gene Rearrangement&lt;/keyword&gt;&lt;keyword&gt;*Genome, Plastid&lt;/keyword&gt;&lt;keyword&gt;Open Reading Frames&lt;/keyword&gt;&lt;keyword&gt;Phylogeny&lt;/keyword&gt;&lt;keyword&gt;Sequence Analysis, DNA&lt;/keyword&gt;&lt;keyword&gt;chloroplast&lt;/keyword&gt;&lt;keyword&gt;diatoms&lt;/keyword&gt;&lt;keyword&gt;genomes&lt;/keyword&gt;&lt;keyword&gt;horizontal gene transfer&lt;/keyword&gt;&lt;keyword&gt;plastid&lt;/keyword&gt;&lt;/keywords&gt;&lt;dates&gt;&lt;year&gt;2014&lt;/year&gt;&lt;pub-dates&gt;&lt;date&gt;Mar&lt;/date&gt;&lt;/pub-dates&gt;&lt;/dates&gt;&lt;isbn&gt;1759-6653 (Electronic)&amp;#xD;1759-6653 (Linking)&lt;/isbn&gt;&lt;accession-num&gt;24567305&lt;/accession-num&gt;&lt;urls&gt;&lt;related-urls&gt;&lt;url&gt;https://www.ncbi.nlm.nih.gov/pubmed/24567305&lt;/url&gt;&lt;/related-urls&gt;&lt;/urls&gt;&lt;custom2&gt;PMC3971590&lt;/custom2&gt;&lt;electronic-resource-num&gt;10.1093/gbe/evu03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64B59615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CFFC1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C3AF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Fragilariopsi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ylindru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E39B8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3,27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91F95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D8BDE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C_045244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B5B9D7C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*</w:t>
            </w:r>
            <w:r w:rsidRPr="00AA6C45">
              <w:rPr>
                <w:rFonts w:ascii="Times New Roman" w:hAnsi="Times New Roman" w:cs="Times New Roman"/>
              </w:rPr>
              <w:t xml:space="preserve"> 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CBI</w:t>
            </w:r>
            <w:r w:rsidRPr="00AA6C45" w:rsidDel="00E11DBC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</w:t>
            </w:r>
          </w:p>
        </w:tc>
      </w:tr>
      <w:tr w:rsidR="00CE0993" w:rsidRPr="00AA6C45" w14:paraId="12FF5394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B7D05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7F70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Fragilariopsi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kerguelensi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D2CC0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70,38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A8DBB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9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BF973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R81262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618DABA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*</w:t>
            </w:r>
            <w:r w:rsidRPr="00AA6C45">
              <w:rPr>
                <w:rFonts w:ascii="Times New Roman" w:hAnsi="Times New Roman" w:cs="Times New Roman"/>
              </w:rPr>
              <w:t xml:space="preserve"> 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CBI</w:t>
            </w:r>
            <w:r w:rsidRPr="00AA6C45" w:rsidDel="00E11DBC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</w:t>
            </w:r>
          </w:p>
        </w:tc>
      </w:tr>
      <w:tr w:rsidR="00CE0993" w:rsidRPr="00AA6C45" w14:paraId="2E00C533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61ECB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83D44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Halamphor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american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34CA5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42,55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021FF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4F520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K04545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A5C9D06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Id&lt;/Author&gt;&lt;Year&gt;2019&lt;/Year&gt;&lt;RecNum&gt;341&lt;/RecNum&gt;&lt;DisplayText&gt;(Id et al., 2019)&lt;/DisplayText&gt;&lt;record&gt;&lt;rec-number&gt;341&lt;/rec-number&gt;&lt;foreign-keys&gt;&lt;key app="EN" db-id="2ea90dp5hxp298e22v1xd20222ra2wep0exx" timestamp="1621737038"&gt;341&lt;/key&gt;&lt;/foreign-keys&gt;&lt;ref-type name="Journal Article"&gt;17&lt;/ref-type&gt;&lt;contributors&gt;&lt;authors&gt;&lt;author&gt;Id, Seh&lt;/author&gt;&lt;author&gt;Id, Kgk&lt;/author&gt;&lt;author&gt;Pogoda, C. S.&lt;/author&gt;&lt;author&gt;Stepanek, J. G.&lt;/author&gt;&lt;author&gt;Kociolek, J. P.&lt;/author&gt;&lt;/authors&gt;&lt;/contributors&gt;&lt;titles&gt;&lt;title&gt;Extensive chloroplast genome rearrangement amongst three closely related Halamphora spp. (Bacillariophyceae), and evidence for rapid evolution as compared to land plants&lt;/title&gt;&lt;secondary-title&gt;PLoS ONE&lt;/secondary-title&gt;&lt;/titles&gt;&lt;periodical&gt;&lt;full-title&gt;PLoS One&lt;/full-title&gt;&lt;/periodical&gt;&lt;pages&gt;e0217824&lt;/pages&gt;&lt;volume&gt;14&lt;/volume&gt;&lt;number&gt;7&lt;/number&gt;&lt;dates&gt;&lt;year&gt;2019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Id et al., 2019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46AB717A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9FD15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EFA61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Halamphor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offeaeformi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81682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1,927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446B4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93A2F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K045452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3A4A124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Id&lt;/Author&gt;&lt;Year&gt;2019&lt;/Year&gt;&lt;RecNum&gt;341&lt;/RecNum&gt;&lt;DisplayText&gt;(Id et al., 2019)&lt;/DisplayText&gt;&lt;record&gt;&lt;rec-number&gt;341&lt;/rec-number&gt;&lt;foreign-keys&gt;&lt;key app="EN" db-id="2ea90dp5hxp298e22v1xd20222ra2wep0exx" timestamp="1621737038"&gt;341&lt;/key&gt;&lt;/foreign-keys&gt;&lt;ref-type name="Journal Article"&gt;17&lt;/ref-type&gt;&lt;contributors&gt;&lt;authors&gt;&lt;author&gt;Id, Seh&lt;/author&gt;&lt;author&gt;Id, Kgk&lt;/author&gt;&lt;author&gt;Pogoda, C. S.&lt;/author&gt;&lt;author&gt;Stepanek, J. G.&lt;/author&gt;&lt;author&gt;Kociolek, J. P.&lt;/author&gt;&lt;/authors&gt;&lt;/contributors&gt;&lt;titles&gt;&lt;title&gt;Extensive chloroplast genome rearrangement amongst three closely related Halamphora spp. (Bacillariophyceae), and evidence for rapid evolution as compared to land plants&lt;/title&gt;&lt;secondary-title&gt;PLoS ONE&lt;/secondary-title&gt;&lt;/titles&gt;&lt;periodical&gt;&lt;full-title&gt;PLoS One&lt;/full-title&gt;&lt;/periodical&gt;&lt;pages&gt;e0217824&lt;/pages&gt;&lt;volume&gt;14&lt;/volume&gt;&lt;number&gt;7&lt;/number&gt;&lt;dates&gt;&lt;year&gt;2019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Id et al., 2019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68B221CB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D26B1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2382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Hasle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nusantar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21B6C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0,448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2C87E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23D7A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H68188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698D318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Prasetiya&lt;/Author&gt;&lt;Year&gt;2019&lt;/Year&gt;&lt;RecNum&gt;342&lt;/RecNum&gt;&lt;DisplayText&gt;(Prasetiya et al., 2019)&lt;/DisplayText&gt;&lt;record&gt;&lt;rec-number&gt;342&lt;/rec-number&gt;&lt;foreign-keys&gt;&lt;key app="EN" db-id="2ea90dp5hxp298e22v1xd20222ra2wep0exx" timestamp="1621737421"&gt;342&lt;/key&gt;&lt;/foreign-keys&gt;&lt;ref-type name="Journal Article"&gt;17&lt;/ref-type&gt;&lt;contributors&gt;&lt;authors&gt;&lt;author&gt;Prasetiya, F. S.&lt;/author&gt;&lt;author&gt;Gastineau, R.&lt;/author&gt;&lt;author&gt;Poulin, M.&lt;/author&gt;&lt;author&gt;Lemieux, C.&lt;/author&gt;&lt;author&gt;Leignel, V.&lt;/author&gt;&lt;/authors&gt;&lt;/contributors&gt;&lt;titles&gt;&lt;title&gt;Haslea nusantara (Bacillariophyceae), a new blue diatom from the Java Sea, Indonesia: morphology, biometry and molecular characterization&lt;/title&gt;&lt;secondary-title&gt;Plant Ecology and Evolution&lt;/secondary-title&gt;&lt;/titles&gt;&lt;periodical&gt;&lt;full-title&gt;Plant Ecology and Evolution&lt;/full-title&gt;&lt;/periodical&gt;&lt;pages&gt;188-202&lt;/pages&gt;&lt;volume&gt;151&lt;/volume&gt;&lt;number&gt;2&lt;/number&gt;&lt;dates&gt;&lt;year&gt;2019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Prasetiya et al., 2019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1377A25B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75E76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F960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Licmophor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p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C71FA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1,18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D43F6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4FA6E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795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7B47FB11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2BB69F34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C352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1016C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Nanofrustulum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hilo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072A9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60,99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BA2D9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3366C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N27619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337BB40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Li&lt;/Author&gt;&lt;Year&gt;2021&lt;/Year&gt;&lt;RecNum&gt;343&lt;/RecNum&gt;&lt;DisplayText&gt;(Li et al., 2021)&lt;/DisplayText&gt;&lt;record&gt;&lt;rec-number&gt;343&lt;/rec-number&gt;&lt;foreign-keys&gt;&lt;key app="EN" db-id="2ea90dp5hxp298e22v1xd20222ra2wep0exx" timestamp="1621737673"&gt;343&lt;/key&gt;&lt;/foreign-keys&gt;&lt;ref-type name="Journal Article"&gt;17&lt;/ref-type&gt;&lt;contributors&gt;&lt;authors&gt;&lt;author&gt;Li, C.&lt;/author&gt;&lt;author&gt;Gastineau, R.&lt;/author&gt;&lt;author&gt;Turmel, M.&lt;/author&gt;&lt;author&gt;Witkowski, A.&lt;/author&gt;&lt;author&gt;Lemieux, C.&lt;/author&gt;&lt;/authors&gt;&lt;/contributors&gt;&lt;titles&gt;&lt;title&gt;Mitochondrial DNA Part B Complete chloroplast genome of the tiny marine diatom Nanofrustulum shiloi (Bacillariophyta) from the Adriatic Sea&lt;/title&gt;&lt;/titles&gt;&lt;dates&gt;&lt;year&gt;2021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Li et al., 2021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7D292A65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650E1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98A0D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Nitzsch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pale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1E50C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9,11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CCC69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AA3D2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P01851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09BB9AA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*</w:t>
            </w:r>
            <w:r w:rsidRPr="00AA6C45">
              <w:rPr>
                <w:rFonts w:ascii="Times New Roman" w:hAnsi="Times New Roman" w:cs="Times New Roman"/>
              </w:rPr>
              <w:t xml:space="preserve"> 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CBI</w:t>
            </w:r>
            <w:r w:rsidRPr="00AA6C45" w:rsidDel="00E11DBC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</w:t>
            </w:r>
          </w:p>
        </w:tc>
      </w:tr>
      <w:tr w:rsidR="00CE0993" w:rsidRPr="00AA6C45" w14:paraId="017929C8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C5F3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D00C5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Nitzsch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pale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345DA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9,44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BB68E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730D1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H11381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0218837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rowell&lt;/Author&gt;&lt;Year&gt;2019&lt;/Year&gt;&lt;RecNum&gt;281&lt;/RecNum&gt;&lt;DisplayText&gt;(Crowell et al., 2019)&lt;/DisplayText&gt;&lt;record&gt;&lt;rec-number&gt;281&lt;/rec-number&gt;&lt;foreign-keys&gt;&lt;key app="EN" db-id="2ea90dp5hxp298e22v1xd20222ra2wep0exx" timestamp="1614008683"&gt;281&lt;/key&gt;&lt;/foreign-keys&gt;&lt;ref-type name="Journal Article"&gt;17&lt;/ref-type&gt;&lt;contributors&gt;&lt;authors&gt;&lt;author&gt;Crowell, R. M.&lt;/author&gt;&lt;author&gt;Nienow, J. A.&lt;/author&gt;&lt;author&gt;Cahoon, A. B.&lt;/author&gt;&lt;/authors&gt;&lt;/contributors&gt;&lt;auth-address&gt;Department of Natural Sciences, University of Virginia&amp;apos;s College at Wise, Wise, Virginia, 24293, USA.&amp;#xD;Department of Biology, Valdosta State University, Valdosta, Georgia, 31698, USA.&lt;/auth-address&gt;&lt;titles&gt;&lt;title&gt;The complete chloroplast and mitochondrial genomes of the diatom Nitzschia palea (Bacillariophyceae) demonstrate high sequence similarity to the endosymbiont organelles of the dinotom Durinskia baltica&lt;/title&gt;&lt;secondary-title&gt;J Phycol&lt;/secondary-title&gt;&lt;/titles&gt;&lt;periodical&gt;&lt;full-title&gt;J Phycol&lt;/full-title&gt;&lt;/periodical&gt;&lt;pages&gt;352-364&lt;/pages&gt;&lt;volume&gt;55&lt;/volume&gt;&lt;number&gt;2&lt;/number&gt;&lt;edition&gt;2018/12/12&lt;/edition&gt;&lt;keywords&gt;&lt;keyword&gt;Chloroplasts&lt;/keyword&gt;&lt;keyword&gt;*Diatoms&lt;/keyword&gt;&lt;keyword&gt;*Dinoflagellida&lt;/keyword&gt;&lt;keyword&gt;*Genome, Chloroplast&lt;/keyword&gt;&lt;keyword&gt;*Genome, Mitochondrial&lt;/keyword&gt;&lt;keyword&gt;Phylogeny&lt;/keyword&gt;&lt;keyword&gt;Sequence Analysis, DNA&lt;/keyword&gt;&lt;keyword&gt;* Nitzschia&lt;/keyword&gt;&lt;keyword&gt;*diatom&lt;/keyword&gt;&lt;keyword&gt;*dinoflagellate&lt;/keyword&gt;&lt;keyword&gt;*dinotom&lt;/keyword&gt;&lt;keyword&gt;*endosymbiosis&lt;/keyword&gt;&lt;/keywords&gt;&lt;dates&gt;&lt;year&gt;2019&lt;/year&gt;&lt;pub-dates&gt;&lt;date&gt;Apr&lt;/date&gt;&lt;/pub-dates&gt;&lt;/dates&gt;&lt;isbn&gt;1529-8817 (Electronic)&amp;#xD;0022-3646 (Linking)&lt;/isbn&gt;&lt;accession-num&gt;30536677&lt;/accession-num&gt;&lt;urls&gt;&lt;related-urls&gt;&lt;url&gt;https://www.ncbi.nlm.nih.gov/pubmed/30536677&lt;/url&gt;&lt;/related-urls&gt;&lt;/urls&gt;&lt;electronic-resource-num&gt;10.1111/jpy.12824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Crowell et al., 2019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1D2DA14E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4893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FFBBC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seudo-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nitzsch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multise</w:t>
            </w:r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ries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900F3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1,53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63B77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411E1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R70924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35EE974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ao&lt;/Author&gt;&lt;Year&gt;2016&lt;/Year&gt;&lt;RecNum&gt;314&lt;/RecNum&gt;&lt;DisplayText&gt;(Cao et al., 2016)&lt;/DisplayText&gt;&lt;record&gt;&lt;rec-number&gt;314&lt;/rec-number&gt;&lt;foreign-keys&gt;&lt;key app="EN" db-id="2ea90dp5hxp298e22v1xd20222ra2wep0exx" timestamp="1621068146"&gt;314&lt;/key&gt;&lt;/foreign-keys&gt;&lt;ref-type name="Journal Article"&gt;17&lt;/ref-type&gt;&lt;contributors&gt;&lt;authors&gt;&lt;author&gt;Cao, M.&lt;/author&gt;&lt;author&gt;Yuan, X. L.&lt;/author&gt;&lt;author&gt;Bi, G.&lt;/author&gt;&lt;/authors&gt;&lt;/contributors&gt;&lt;auth-address&gt;a College of Marine Life Sciences, Ocean University of China , Qingdao , China.&lt;/auth-address&gt;&lt;titles&gt;&lt;title&gt;&lt;style face="normal" font="default" size="100%"&gt;Complete sequence and analysis of plastid genomes of &lt;/style&gt;&lt;style face="italic" font="default" size="100%"&gt;Pseudo-nitzschia multiseries &lt;/style&gt;&lt;style face="normal" font="default" size="100%"&gt;(Bacillariophyta)&lt;/style&gt;&lt;/title&gt;&lt;secondary-title&gt;Mitochondrial DNA A DNA Mapp Seq Anal&lt;/secondary-title&gt;&lt;/titles&gt;&lt;periodical&gt;&lt;full-title&gt;Mitochondrial DNA A DNA Mapp Seq Anal&lt;/full-title&gt;&lt;/periodical&gt;&lt;pages&gt;2897-8&lt;/pages&gt;&lt;volume&gt;27&lt;/volume&gt;&lt;number&gt;4&lt;/number&gt;&lt;edition&gt;2015/09/26&lt;/edition&gt;&lt;keywords&gt;&lt;keyword&gt;Diatoms/*genetics&lt;/keyword&gt;&lt;keyword&gt;Genome, Mitochondrial/*genetics&lt;/keyword&gt;&lt;keyword&gt;Genome, Plastid/*genetics&lt;/keyword&gt;&lt;keyword&gt;Open Reading Frames/genetics&lt;/keyword&gt;&lt;keyword&gt;Sequence Analysis, DNA&lt;/keyword&gt;&lt;keyword&gt;*Bacillariophyta&lt;/keyword&gt;&lt;keyword&gt;*Pseudo-nitzschia multiseries&lt;/keyword&gt;&lt;keyword&gt;*plastid genome&lt;/keyword&gt;&lt;/keywords&gt;&lt;dates&gt;&lt;year&gt;2016&lt;/year&gt;&lt;pub-dates&gt;&lt;date&gt;Jul&lt;/date&gt;&lt;/pub-dates&gt;&lt;/dates&gt;&lt;isbn&gt;2470-1408 (Electronic)&amp;#xD;2470-1394 (Linking)&lt;/isbn&gt;&lt;accession-num&gt;26403336&lt;/accession-num&gt;&lt;urls&gt;&lt;related-urls&gt;&lt;url&gt;https://www.ncbi.nlm.nih.gov/pubmed/26403336&lt;/url&gt;&lt;/related-urls&gt;&lt;/urls&gt;&lt;electronic-resource-num&gt;10.3109/19401736.2015.1060428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Cao et al., 2016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2EE3FC4B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1E4E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8761F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haeodactylum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ricornut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8603F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7,36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13AAF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537B2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F067920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262685B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Oudot-Le Secq&lt;/Author&gt;&lt;Year&gt;2007&lt;/Year&gt;&lt;RecNum&gt;329&lt;/RecNum&gt;&lt;DisplayText&gt;(Oudot-Le Secq et al., 2007)&lt;/DisplayText&gt;&lt;record&gt;&lt;rec-number&gt;329&lt;/rec-number&gt;&lt;foreign-keys&gt;&lt;key app="EN" db-id="2ea90dp5hxp298e22v1xd20222ra2wep0exx" timestamp="1621733375"&gt;329&lt;/key&gt;&lt;/foreign-keys&gt;&lt;ref-type name="Journal Article"&gt;17&lt;/ref-type&gt;&lt;contributors&gt;&lt;authors&gt;&lt;author&gt;Oudot-Le Secq, M. P.&lt;/author&gt;&lt;author&gt;Grimwood, J.&lt;/author&gt;&lt;author&gt;Shapiro, H.&lt;/author&gt;&lt;author&gt;Armbrust, E. V.&lt;/author&gt;&lt;author&gt;Bowler, C.&lt;/author&gt;&lt;author&gt;Green, B. R.&lt;/author&gt;&lt;/authors&gt;&lt;/contributors&gt;&lt;auth-address&gt;Department of Botany, University of British Columbia, Vancouver, BC, Canada V6T 1Z4.&lt;/auth-address&gt;&lt;titles&gt;&lt;title&gt;Chloroplast genomes of the diatoms Phaeodactylum tricornutum and Thalassiosira pseudonana: comparison with other plastid genomes of the red lineage&lt;/title&gt;&lt;secondary-title&gt;Mol Genet Genomics&lt;/secondary-title&gt;&lt;/titles&gt;&lt;periodical&gt;&lt;full-title&gt;Mol Genet Genomics&lt;/full-title&gt;&lt;/periodical&gt;&lt;pages&gt;427-39&lt;/pages&gt;&lt;volume&gt;277&lt;/volume&gt;&lt;number&gt;4&lt;/number&gt;&lt;edition&gt;2007/01/26&lt;/edition&gt;&lt;keywords&gt;&lt;keyword&gt;Chloroplasts/*genetics&lt;/keyword&gt;&lt;keyword&gt;DNA, Intergenic/*genetics&lt;/keyword&gt;&lt;keyword&gt;Diatoms/*genetics&lt;/keyword&gt;&lt;keyword&gt;Evolution, Molecular&lt;/keyword&gt;&lt;keyword&gt;*Genome&lt;/keyword&gt;&lt;keyword&gt;Open Reading Frames/*genetics&lt;/keyword&gt;&lt;/keywords&gt;&lt;dates&gt;&lt;year&gt;2007&lt;/year&gt;&lt;pub-dates&gt;&lt;date&gt;Apr&lt;/date&gt;&lt;/pub-dates&gt;&lt;/dates&gt;&lt;isbn&gt;1617-4615 (Print)&amp;#xD;1617-4623 (Linking)&lt;/isbn&gt;&lt;accession-num&gt;17252281&lt;/accession-num&gt;&lt;urls&gt;&lt;related-urls&gt;&lt;url&gt;https://www.ncbi.nlm.nih.gov/pubmed/17252281&lt;/url&gt;&lt;/related-urls&gt;&lt;/urls&gt;&lt;electronic-resource-num&gt;10.1007/s00438-006-0199-4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Oudot-Le Secq et al., 2007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62B2533B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2A20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F167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haeodactylum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tricornutu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E0CAE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7,36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93832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D867F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N937452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31FD6FAF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*</w:t>
            </w:r>
            <w:r w:rsidRPr="00AA6C45">
              <w:rPr>
                <w:rFonts w:ascii="Times New Roman" w:hAnsi="Times New Roman" w:cs="Times New Roman"/>
              </w:rPr>
              <w:t xml:space="preserve"> 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CBI</w:t>
            </w:r>
            <w:r w:rsidRPr="00AA6C45" w:rsidDel="00E11DBC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</w:t>
            </w:r>
          </w:p>
        </w:tc>
      </w:tr>
      <w:tr w:rsidR="00CE0993" w:rsidRPr="00AA6C45" w14:paraId="26213528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FE34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Coscinodiscophyceae</w:t>
            </w:r>
            <w:proofErr w:type="spellEnd"/>
            <w:r w:rsidRPr="000248DA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 xml:space="preserve"> (7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F541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Actinocyclu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ubtili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9D7D7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19,120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A12A5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9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A1EFB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799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5E13514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0ED266F1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113C0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F8CE2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Coscinodiscus radiatu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C95AA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2,21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67340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02595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C_02408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7B9E9BF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uck&lt;/Author&gt;&lt;Year&gt;2014&lt;/Year&gt;&lt;RecNum&gt;315&lt;/RecNum&gt;&lt;DisplayText&gt;(Ruck et al., 2014)&lt;/DisplayText&gt;&lt;record&gt;&lt;rec-number&gt;315&lt;/rec-number&gt;&lt;foreign-keys&gt;&lt;key app="EN" db-id="2ea90dp5hxp298e22v1xd20222ra2wep0exx" timestamp="1621068502"&gt;315&lt;/key&gt;&lt;/foreign-keys&gt;&lt;ref-type name="Journal Article"&gt;17&lt;/ref-type&gt;&lt;contributors&gt;&lt;authors&gt;&lt;author&gt;Ruck, E. C.&lt;/author&gt;&lt;author&gt;Nakov, T.&lt;/author&gt;&lt;author&gt;Jansen, R. K.&lt;/author&gt;&lt;author&gt;Theriot, E. C.&lt;/author&gt;&lt;author&gt;Alverson, A. J.&lt;/author&gt;&lt;/authors&gt;&lt;/contributors&gt;&lt;auth-address&gt;Department of Biological Sciences, University of Arkansas.&lt;/auth-address&gt;&lt;titles&gt;&lt;title&gt;Serial gene losses and foreign DNA underlie size and sequence variation in the plastid genomes of diatoms&lt;/title&gt;&lt;secondary-title&gt;Genome Biol Evol&lt;/secondary-title&gt;&lt;/titles&gt;&lt;periodical&gt;&lt;full-title&gt;Genome Biol Evol&lt;/full-title&gt;&lt;/periodical&gt;&lt;pages&gt;644-54&lt;/pages&gt;&lt;volume&gt;6&lt;/volume&gt;&lt;number&gt;3&lt;/number&gt;&lt;edition&gt;2014/02/26&lt;/edition&gt;&lt;keywords&gt;&lt;keyword&gt;Chromosome Mapping&lt;/keyword&gt;&lt;keyword&gt;DNA/genetics/*isolation &amp;amp; purification&lt;/keyword&gt;&lt;keyword&gt;DNA, Intergenic&lt;/keyword&gt;&lt;keyword&gt;Diatoms/classification/*genetics&lt;/keyword&gt;&lt;keyword&gt;Evolution, Molecular&lt;/keyword&gt;&lt;keyword&gt;*Gene Deletion&lt;/keyword&gt;&lt;keyword&gt;Gene Duplication&lt;/keyword&gt;&lt;keyword&gt;Gene Order&lt;/keyword&gt;&lt;keyword&gt;Gene Rearrangement&lt;/keyword&gt;&lt;keyword&gt;*Genome, Plastid&lt;/keyword&gt;&lt;keyword&gt;Open Reading Frames&lt;/keyword&gt;&lt;keyword&gt;Phylogeny&lt;/keyword&gt;&lt;keyword&gt;Sequence Analysis, DNA&lt;/keyword&gt;&lt;keyword&gt;chloroplast&lt;/keyword&gt;&lt;keyword&gt;diatoms&lt;/keyword&gt;&lt;keyword&gt;genomes&lt;/keyword&gt;&lt;keyword&gt;horizontal gene transfer&lt;/keyword&gt;&lt;keyword&gt;plastid&lt;/keyword&gt;&lt;/keywords&gt;&lt;dates&gt;&lt;year&gt;2014&lt;/year&gt;&lt;pub-dates&gt;&lt;date&gt;Mar&lt;/date&gt;&lt;/pub-dates&gt;&lt;/dates&gt;&lt;isbn&gt;1759-6653 (Electronic)&amp;#xD;1759-6653 (Linking)&lt;/isbn&gt;&lt;accession-num&gt;24567305&lt;/accession-num&gt;&lt;urls&gt;&lt;related-urls&gt;&lt;url&gt;https://www.ncbi.nlm.nih.gov/pubmed/24567305&lt;/url&gt;&lt;/related-urls&gt;&lt;/urls&gt;&lt;custom2&gt;PMC3971590&lt;/custom2&gt;&lt;electronic-resource-num&gt;10.1093/gbe/evu03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Ruck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76CB96C9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3EA1E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94E1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Guinard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triat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50C30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2,145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16CC0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5B707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796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7B5B40A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094747D7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49AAC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EA9D9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Probosc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p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6E34A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38,249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A7895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0B8C9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791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3F0DA38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6AE5AB19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BB5C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8A53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Rhizosolen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fallax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75C11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5,28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3C248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1104A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802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0F7A88FA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5913B588" w14:textId="77777777" w:rsidTr="000B31AB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1C2D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C9F9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Rhizosolen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imbricat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2B2B4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0,956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E773C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11C74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J958482</w:t>
            </w:r>
          </w:p>
        </w:tc>
        <w:tc>
          <w:tcPr>
            <w:tcW w:w="2686" w:type="dxa"/>
            <w:tcBorders>
              <w:top w:val="nil"/>
              <w:left w:val="nil"/>
              <w:bottom w:val="nil"/>
              <w:right w:val="nil"/>
            </w:tcBorders>
          </w:tcPr>
          <w:p w14:paraId="14AD57F3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TYWJpcjwvQXV0aG9yPjxZZWFyPjIwMTQ8L1llYXI+PFJl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Sabir et al.,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  <w:tr w:rsidR="00CE0993" w:rsidRPr="00AA6C45" w14:paraId="6FBC28BF" w14:textId="77777777" w:rsidTr="000B31AB">
        <w:trPr>
          <w:trHeight w:val="100"/>
        </w:trPr>
        <w:tc>
          <w:tcPr>
            <w:tcW w:w="21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27FB58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E2501C" w14:textId="77777777" w:rsidR="00CE0993" w:rsidRPr="002535D7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</w:pPr>
            <w:proofErr w:type="spellStart"/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Rhizosolenia</w:t>
            </w:r>
            <w:proofErr w:type="spellEnd"/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</w:t>
            </w:r>
            <w:proofErr w:type="spellStart"/>
            <w:r w:rsidRPr="002535D7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etiger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2826A7" w14:textId="77777777" w:rsidR="00CE0993" w:rsidRPr="00CF62C3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CF62C3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121,011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F9E79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.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4F5E93" w14:textId="77777777" w:rsidR="00CE0993" w:rsidRPr="00AA6C45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AA6C45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G755793</w:t>
            </w:r>
          </w:p>
        </w:tc>
        <w:tc>
          <w:tcPr>
            <w:tcW w:w="2686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6EEC0657" w14:textId="77777777" w:rsidR="00CE0993" w:rsidRPr="000248DA" w:rsidRDefault="00CE0993" w:rsidP="000B31A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226BE9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Yu&lt;/Author&gt;&lt;Year&gt;2018&lt;/Year&gt;&lt;RecNum&gt;300&lt;/RecNum&gt;&lt;DisplayText&gt;(Yu et al., 2018)&lt;/DisplayText&gt;&lt;record&gt;&lt;rec-number&gt;300&lt;/rec-number&gt;&lt;foreign-keys&gt;&lt;key app="EN" db-id="2ea90dp5hxp298e22v1xd20222ra2wep0exx" timestamp="1617587716"&gt;300&lt;/key&gt;&lt;/foreign-keys&gt;&lt;ref-type name="Book Section"&gt;5&lt;/ref-type&gt;&lt;contributors&gt;&lt;authors&gt;&lt;author&gt;Yu, Mengjie&lt;/author&gt;&lt;author&gt;Ashworth, Matt P.&lt;/author&gt;&lt;author&gt;Hajrah, Nahid H.&lt;/author&gt;&lt;author&gt;Khiyami, Mohammad A.&lt;/author&gt;&lt;author&gt;Sabir, Mumdooh J.&lt;/author&gt;&lt;author&gt;Alhebshi, Alawiah M.&lt;/author&gt;&lt;author&gt;Al-Malki, Abdulrahman L.&lt;/author&gt;&lt;author&gt;Sabir, Jamal S. M.&lt;/author&gt;&lt;author&gt;Theriot, Edward C.&lt;/author&gt;&lt;author&gt;Jansen, Robert K.&lt;/author&gt;&lt;/authors&gt;&lt;/contributors&gt;&lt;titles&gt;&lt;title&gt;Evolution of the Plastid Genomes in Diatoms&lt;/title&gt;&lt;tertiary-title&gt;&lt;style face="italic" font="default" size="100%"&gt;Advances in Botanical Research&lt;/style&gt;&lt;/tertiary-title&gt;&lt;/titles&gt;&lt;pages&gt;129-155&lt;/pages&gt;&lt;dates&gt;&lt;year&gt;2018&lt;/year&gt;&lt;/dates&gt;&lt;isbn&gt;9780128134573&lt;/isbn&gt;&lt;urls&gt;&lt;/urls&gt;&lt;electronic-resource-num&gt;10.1016/bs.abr.2017.11.009&lt;/electronic-resource-num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18"/>
                <w:szCs w:val="18"/>
              </w:rPr>
              <w:t>(Yu et al., 2018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</w:tr>
    </w:tbl>
    <w:p w14:paraId="20740C05" w14:textId="77777777" w:rsidR="00CE0993" w:rsidRPr="00AA6C45" w:rsidRDefault="00CE0993" w:rsidP="00CE099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248DA">
        <w:rPr>
          <w:rFonts w:ascii="Times New Roman" w:hAnsi="Times New Roman" w:cs="Times New Roman"/>
          <w:sz w:val="24"/>
          <w:szCs w:val="24"/>
        </w:rPr>
        <w:t>Note: *</w:t>
      </w:r>
      <w:r w:rsidRPr="002535D7">
        <w:rPr>
          <w:rFonts w:ascii="Times New Roman" w:hAnsi="Times New Roman" w:cs="Times New Roman"/>
          <w:sz w:val="24"/>
          <w:szCs w:val="24"/>
        </w:rPr>
        <w:t xml:space="preserve">These </w:t>
      </w:r>
      <w:r w:rsidR="00C81835" w:rsidRPr="00C81835">
        <w:rPr>
          <w:rFonts w:ascii="Times New Roman" w:hAnsi="Times New Roman" w:cs="Times New Roman"/>
          <w:color w:val="000000" w:themeColor="text1"/>
          <w:sz w:val="24"/>
          <w:szCs w:val="24"/>
        </w:rPr>
        <w:t>chloroplast</w:t>
      </w:r>
      <w:r w:rsidRPr="00C818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535D7">
        <w:rPr>
          <w:rFonts w:ascii="Times New Roman" w:hAnsi="Times New Roman" w:cs="Times New Roman"/>
          <w:sz w:val="24"/>
          <w:szCs w:val="24"/>
        </w:rPr>
        <w:t>genomes are also publicly available in GenBank under mentioned accession numbers; NCBI, Nationa</w:t>
      </w:r>
      <w:r w:rsidRPr="00CF62C3">
        <w:rPr>
          <w:rFonts w:ascii="Times New Roman" w:hAnsi="Times New Roman" w:cs="Times New Roman"/>
          <w:sz w:val="24"/>
          <w:szCs w:val="24"/>
        </w:rPr>
        <w:t>l Center for Biotechnology Information.</w:t>
      </w:r>
    </w:p>
    <w:p w14:paraId="1EFDCD32" w14:textId="77777777" w:rsidR="00CE0993" w:rsidRDefault="00CE0993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9B5C58B" w14:textId="77777777" w:rsidR="003965F1" w:rsidRPr="00AA6C45" w:rsidRDefault="003965F1" w:rsidP="003965F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248DA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Pr="002535D7">
        <w:rPr>
          <w:rFonts w:ascii="Times New Roman" w:hAnsi="Times New Roman" w:cs="Times New Roman"/>
          <w:b/>
          <w:sz w:val="24"/>
          <w:szCs w:val="24"/>
        </w:rPr>
        <w:t>S</w:t>
      </w:r>
      <w:r w:rsidR="00CE0993">
        <w:rPr>
          <w:rFonts w:ascii="Times New Roman" w:hAnsi="Times New Roman" w:cs="Times New Roman"/>
          <w:b/>
          <w:sz w:val="24"/>
          <w:szCs w:val="24"/>
        </w:rPr>
        <w:t>4</w:t>
      </w:r>
      <w:r w:rsidRPr="00CF62C3">
        <w:rPr>
          <w:rFonts w:ascii="Times New Roman" w:hAnsi="Times New Roman" w:cs="Times New Roman"/>
          <w:b/>
          <w:sz w:val="24"/>
          <w:szCs w:val="24"/>
        </w:rPr>
        <w:t>. Calibration points used in the divergence time analysis by PAML</w:t>
      </w:r>
    </w:p>
    <w:tbl>
      <w:tblPr>
        <w:tblW w:w="8580" w:type="dxa"/>
        <w:tblInd w:w="108" w:type="dxa"/>
        <w:tblLook w:val="04A0" w:firstRow="1" w:lastRow="0" w:firstColumn="1" w:lastColumn="0" w:noHBand="0" w:noVBand="1"/>
      </w:tblPr>
      <w:tblGrid>
        <w:gridCol w:w="2694"/>
        <w:gridCol w:w="2693"/>
        <w:gridCol w:w="1276"/>
        <w:gridCol w:w="1917"/>
      </w:tblGrid>
      <w:tr w:rsidR="003965F1" w:rsidRPr="00AA6C45" w14:paraId="6ABB323E" w14:textId="77777777" w:rsidTr="00CB46CD">
        <w:trPr>
          <w:trHeight w:val="540"/>
        </w:trPr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D6818D3" w14:textId="77777777" w:rsidR="003965F1" w:rsidRPr="00AA6C45" w:rsidRDefault="003965F1" w:rsidP="00CB46CD">
            <w:pPr>
              <w:widowControl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AA6C45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Cs w:val="21"/>
              </w:rPr>
              <w:t>Taxon1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D8D1A63" w14:textId="77777777" w:rsidR="003965F1" w:rsidRPr="00AA6C45" w:rsidRDefault="003965F1" w:rsidP="00CB46CD">
            <w:pPr>
              <w:widowControl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AA6C45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Cs w:val="21"/>
              </w:rPr>
              <w:t>Taxon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93A2998" w14:textId="77777777" w:rsidR="003965F1" w:rsidRPr="00AA6C45" w:rsidRDefault="003965F1" w:rsidP="00CB46CD">
            <w:pPr>
              <w:widowControl/>
              <w:jc w:val="left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AA6C45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Cs w:val="21"/>
              </w:rPr>
              <w:t>Divergence time (Mya)</w:t>
            </w:r>
          </w:p>
        </w:tc>
        <w:tc>
          <w:tcPr>
            <w:tcW w:w="1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75AA00E" w14:textId="77777777" w:rsidR="003965F1" w:rsidRPr="00AA6C45" w:rsidRDefault="003965F1" w:rsidP="00CB46CD">
            <w:pPr>
              <w:widowControl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AA6C45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Cs w:val="21"/>
              </w:rPr>
              <w:t>References</w:t>
            </w:r>
          </w:p>
        </w:tc>
      </w:tr>
      <w:tr w:rsidR="003965F1" w:rsidRPr="00AA6C45" w14:paraId="56229CAD" w14:textId="77777777" w:rsidTr="00CB46CD">
        <w:trPr>
          <w:trHeight w:val="601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8369CA" w14:textId="77777777" w:rsidR="003965F1" w:rsidRPr="000248DA" w:rsidRDefault="003965F1" w:rsidP="00CB46CD">
            <w:pPr>
              <w:widowControl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Ectocarpu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iliculosus</w:t>
            </w:r>
            <w:proofErr w:type="spellEnd"/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7E2821" w14:textId="77777777" w:rsidR="003965F1" w:rsidRPr="000248DA" w:rsidRDefault="003965F1" w:rsidP="00CB46CD">
            <w:pPr>
              <w:widowControl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Diatom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D620E1" w14:textId="77777777" w:rsidR="003965F1" w:rsidRPr="002535D7" w:rsidRDefault="003965F1" w:rsidP="00CB46CD">
            <w:pPr>
              <w:widowControl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176</w:t>
            </w:r>
            <w:r w:rsidR="008B313A">
              <w:rPr>
                <w:rFonts w:ascii="Times New Roman" w:eastAsia="DengXian" w:hAnsi="Times New Roman" w:cs="Times New Roman" w:hint="eastAsia"/>
                <w:color w:val="000000"/>
                <w:kern w:val="0"/>
                <w:szCs w:val="21"/>
              </w:rPr>
              <w:t>.</w:t>
            </w:r>
            <w:r w:rsidR="008B313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0</w:t>
            </w: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–202</w:t>
            </w:r>
            <w:r w:rsidR="008B313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815A0" w14:textId="77777777" w:rsidR="003965F1" w:rsidRPr="000248DA" w:rsidRDefault="003965F1" w:rsidP="00CB46CD">
            <w:pPr>
              <w:widowControl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fldChar w:fldCharType="begin"/>
            </w:r>
            <w:r w:rsidR="00CE099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instrText xml:space="preserve"> ADDIN EN.CITE &lt;EndNote&gt;&lt;Cite&gt;&lt;Author&gt;Matari&lt;/Author&gt;&lt;Year&gt;2014&lt;/Year&gt;&lt;RecNum&gt;322&lt;/RecNum&gt;&lt;DisplayText&gt;(Matari and Blair 2014)&lt;/DisplayText&gt;&lt;record&gt;&lt;rec-number&gt;322&lt;/rec-number&gt;&lt;foreign-keys&gt;&lt;key app="EN" db-id="2ea90dp5hxp298e22v1xd20222ra2wep0exx" timestamp="1621301171"&gt;322&lt;/key&gt;&lt;/foreign-keys&gt;&lt;ref-type name="Journal Article"&gt;17&lt;/ref-type&gt;&lt;contributors&gt;&lt;authors&gt;&lt;author&gt;Matari, N. H.&lt;/author&gt;&lt;author&gt;Blair, J. E.&lt;/author&gt;&lt;/authors&gt;&lt;/contributors&gt;&lt;titles&gt;&lt;title&gt;A multilocus timescale for oomycete evolution estimated under three distinct molecular clock models&lt;/title&gt;&lt;secondary-title&gt;Bmc Evolutionary Biology&lt;/secondary-title&gt;&lt;/titles&gt;&lt;periodical&gt;&lt;full-title&gt;Bmc Evolutionary Biology&lt;/full-title&gt;&lt;/periodical&gt;&lt;pages&gt;101-101&lt;/pages&gt;&lt;volume&gt;14&lt;/volume&gt;&lt;number&gt;1&lt;/number&gt;&lt;dates&gt;&lt;year&gt;2014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="00CE0993">
              <w:rPr>
                <w:rFonts w:ascii="Times New Roman" w:eastAsia="DengXian" w:hAnsi="Times New Roman" w:cs="Times New Roman"/>
                <w:noProof/>
                <w:color w:val="000000"/>
                <w:kern w:val="0"/>
                <w:szCs w:val="21"/>
              </w:rPr>
              <w:t>(Matari and Blair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3965F1" w:rsidRPr="00AA6C45" w14:paraId="03C02617" w14:textId="77777777" w:rsidTr="00CB46CD">
        <w:trPr>
          <w:trHeight w:val="676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174DD" w14:textId="77777777" w:rsidR="003965F1" w:rsidRPr="000248DA" w:rsidRDefault="003965F1" w:rsidP="00CB46CD">
            <w:pPr>
              <w:widowControl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Rhizosolen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etigera</w:t>
            </w:r>
            <w:proofErr w:type="spellEnd"/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4CF7DC" w14:textId="77777777" w:rsidR="003965F1" w:rsidRPr="000248DA" w:rsidRDefault="003965F1" w:rsidP="00CB46CD">
            <w:pPr>
              <w:widowControl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Skeletonem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pseudocostatum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CD87E4" w14:textId="77777777" w:rsidR="003965F1" w:rsidRPr="002535D7" w:rsidRDefault="003965F1" w:rsidP="00CB46CD">
            <w:pPr>
              <w:widowControl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90.5-91.5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E30EEB" w14:textId="77777777" w:rsidR="003965F1" w:rsidRPr="000248DA" w:rsidRDefault="003965F1" w:rsidP="00CB46CD">
            <w:pPr>
              <w:widowControl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fldChar w:fldCharType="begin"/>
            </w:r>
            <w:r w:rsidR="00CE099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instrText xml:space="preserve"> ADDIN EN.CITE &lt;EndNote&gt;&lt;Cite&gt;&lt;Author&gt;Damste&lt;/Author&gt;&lt;Year&gt;2004&lt;/Year&gt;&lt;RecNum&gt;347&lt;/RecNum&gt;&lt;DisplayText&gt;(Damste et al., 2004)&lt;/DisplayText&gt;&lt;record&gt;&lt;rec-number&gt;347&lt;/rec-number&gt;&lt;foreign-keys&gt;&lt;key app="EN" db-id="2ea90dp5hxp298e22v1xd20222ra2wep0exx" timestamp="1623757578"&gt;347&lt;/key&gt;&lt;/foreign-keys&gt;&lt;ref-type name="Journal Article"&gt;17&lt;/ref-type&gt;&lt;contributors&gt;&lt;authors&gt;&lt;author&gt;Damste, J. S.&lt;/author&gt;&lt;author&gt;Muyzer, G.&lt;/author&gt;&lt;author&gt;Abbas, B.&lt;/author&gt;&lt;author&gt;Rampen, S. W.&lt;/author&gt;&lt;author&gt;Masse, G.&lt;/author&gt;&lt;author&gt;Allard, W. G.&lt;/author&gt;&lt;author&gt;Belt, S. T.&lt;/author&gt;&lt;author&gt;Robert, J.&lt;/author&gt;&lt;author&gt;Rowland, S. J.&lt;/author&gt;&lt;author&gt;Moldowan, J. M.&lt;/author&gt;&lt;author&gt;Barbanti, S. M.&lt;/author&gt;&lt;author&gt;Fago, F. J.&lt;/author&gt;&lt;author&gt;Denisevich, P.&lt;/author&gt;&lt;author&gt;Dahl, J.&lt;/author&gt;&lt;author&gt;Trindade, L. A. F.&lt;/author&gt;&lt;author&gt;Schouten, S.&lt;/author&gt;&lt;/authors&gt;&lt;/contributors&gt;&lt;titles&gt;&lt;title&gt;The Rise of the Rhizosolenid Diatoms&lt;/title&gt;&lt;secondary-title&gt;Science&lt;/secondary-title&gt;&lt;/titles&gt;&lt;periodical&gt;&lt;full-title&gt;SCIENCE&lt;/full-title&gt;&lt;/periodical&gt;&lt;volume&gt;304&lt;/volume&gt;&lt;dates&gt;&lt;year&gt;2004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="00CE0993">
              <w:rPr>
                <w:rFonts w:ascii="Times New Roman" w:eastAsia="DengXian" w:hAnsi="Times New Roman" w:cs="Times New Roman"/>
                <w:noProof/>
                <w:color w:val="000000"/>
                <w:kern w:val="0"/>
                <w:szCs w:val="21"/>
              </w:rPr>
              <w:t>(Damste et al., 200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3965F1" w:rsidRPr="00AA6C45" w14:paraId="6E51B20D" w14:textId="77777777" w:rsidTr="00CB46CD">
        <w:trPr>
          <w:trHeight w:val="607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81F63A" w14:textId="77777777" w:rsidR="003965F1" w:rsidRPr="000248DA" w:rsidRDefault="003965F1" w:rsidP="00CB46CD">
            <w:pPr>
              <w:widowControl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Pseudo-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nitzschia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multiseries</w:t>
            </w:r>
            <w:proofErr w:type="spellEnd"/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CFFFE9" w14:textId="77777777" w:rsidR="003965F1" w:rsidRPr="000248DA" w:rsidRDefault="003965F1" w:rsidP="00CB46CD">
            <w:pPr>
              <w:widowControl/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</w:pP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Fragilariopsis</w:t>
            </w:r>
            <w:proofErr w:type="spellEnd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 xml:space="preserve"> </w:t>
            </w:r>
            <w:proofErr w:type="spellStart"/>
            <w:r w:rsidRPr="000248DA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Cs w:val="21"/>
              </w:rPr>
              <w:t>cylindrus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997CC4" w14:textId="77777777" w:rsidR="003965F1" w:rsidRPr="001866B0" w:rsidRDefault="003965F1" w:rsidP="00CB46CD">
            <w:pPr>
              <w:widowControl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10</w:t>
            </w:r>
            <w:r w:rsidR="008B313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.0</w:t>
            </w:r>
            <w:r w:rsidRPr="002535D7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-3</w:t>
            </w:r>
            <w:r w:rsidRPr="001866B0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t>5.3</w:t>
            </w:r>
          </w:p>
        </w:tc>
        <w:tc>
          <w:tcPr>
            <w:tcW w:w="1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542D11" w14:textId="77777777" w:rsidR="003965F1" w:rsidRPr="000248DA" w:rsidRDefault="003965F1" w:rsidP="00CB46CD">
            <w:pPr>
              <w:widowControl/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</w:pP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fldChar w:fldCharType="begin"/>
            </w:r>
            <w:r w:rsidR="00CE0993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instrText xml:space="preserve"> ADDIN EN.CITE &lt;EndNote&gt;&lt;Cite&gt;&lt;Author&gt;Matari&lt;/Author&gt;&lt;Year&gt;2014&lt;/Year&gt;&lt;RecNum&gt;322&lt;/RecNum&gt;&lt;DisplayText&gt;(Matari and Blair 2014)&lt;/DisplayText&gt;&lt;record&gt;&lt;rec-number&gt;322&lt;/rec-number&gt;&lt;foreign-keys&gt;&lt;key app="EN" db-id="2ea90dp5hxp298e22v1xd20222ra2wep0exx" timestamp="1621301171"&gt;322&lt;/key&gt;&lt;/foreign-keys&gt;&lt;ref-type name="Journal Article"&gt;17&lt;/ref-type&gt;&lt;contributors&gt;&lt;authors&gt;&lt;author&gt;Matari, N. H.&lt;/author&gt;&lt;author&gt;Blair, J. E.&lt;/author&gt;&lt;/authors&gt;&lt;/contributors&gt;&lt;titles&gt;&lt;title&gt;A multilocus timescale for oomycete evolution estimated under three distinct molecular clock models&lt;/title&gt;&lt;secondary-title&gt;Bmc Evolutionary Biology&lt;/secondary-title&gt;&lt;/titles&gt;&lt;periodical&gt;&lt;full-title&gt;Bmc Evolutionary Biology&lt;/full-title&gt;&lt;/periodical&gt;&lt;pages&gt;101-101&lt;/pages&gt;&lt;volume&gt;14&lt;/volume&gt;&lt;number&gt;1&lt;/number&gt;&lt;dates&gt;&lt;year&gt;2014&lt;/year&gt;&lt;/dates&gt;&lt;urls&gt;&lt;/urls&gt;&lt;/record&gt;&lt;/Cite&gt;&lt;/EndNote&gt;</w:instrTex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fldChar w:fldCharType="separate"/>
            </w:r>
            <w:r w:rsidR="00CE0993">
              <w:rPr>
                <w:rFonts w:ascii="Times New Roman" w:eastAsia="DengXian" w:hAnsi="Times New Roman" w:cs="Times New Roman"/>
                <w:noProof/>
                <w:color w:val="000000"/>
                <w:kern w:val="0"/>
                <w:szCs w:val="21"/>
              </w:rPr>
              <w:t>(Matari and Blair 2014)</w:t>
            </w:r>
            <w:r w:rsidRPr="000248DA">
              <w:rPr>
                <w:rFonts w:ascii="Times New Roman" w:eastAsia="DengXian" w:hAnsi="Times New Roman" w:cs="Times New Roman"/>
                <w:color w:val="000000"/>
                <w:kern w:val="0"/>
                <w:szCs w:val="21"/>
              </w:rPr>
              <w:fldChar w:fldCharType="end"/>
            </w:r>
          </w:p>
        </w:tc>
      </w:tr>
    </w:tbl>
    <w:p w14:paraId="4F28847F" w14:textId="77777777" w:rsidR="003965F1" w:rsidRPr="000248DA" w:rsidRDefault="003965F1" w:rsidP="003965F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A6C45">
        <w:rPr>
          <w:rFonts w:ascii="Times New Roman" w:hAnsi="Times New Roman" w:cs="Times New Roman"/>
          <w:b/>
          <w:sz w:val="24"/>
          <w:szCs w:val="24"/>
        </w:rPr>
        <w:br/>
      </w:r>
    </w:p>
    <w:p w14:paraId="606FEC01" w14:textId="77777777" w:rsidR="00CE0993" w:rsidRDefault="00CE0993"/>
    <w:p w14:paraId="40BDC378" w14:textId="77777777" w:rsidR="00CE0993" w:rsidRDefault="00CE0993"/>
    <w:p w14:paraId="4B00BC04" w14:textId="77777777" w:rsidR="00226BE9" w:rsidRPr="00226BE9" w:rsidRDefault="00CE0993" w:rsidP="00226BE9">
      <w:pPr>
        <w:pStyle w:val="EndNoteBibliography"/>
        <w:ind w:left="720" w:hanging="720"/>
        <w:rPr>
          <w:noProof/>
        </w:rPr>
      </w:pPr>
      <w:r w:rsidRPr="00CE0993">
        <w:rPr>
          <w:noProof/>
        </w:rPr>
        <w:fldChar w:fldCharType="begin"/>
      </w:r>
      <w:r w:rsidRPr="00CE0993">
        <w:rPr>
          <w:noProof/>
        </w:rPr>
        <w:instrText xml:space="preserve"> ADDIN EN.REFLIST </w:instrText>
      </w:r>
      <w:r w:rsidRPr="00CE0993">
        <w:rPr>
          <w:noProof/>
        </w:rPr>
        <w:fldChar w:fldCharType="separate"/>
      </w:r>
      <w:r w:rsidR="00226BE9" w:rsidRPr="00226BE9">
        <w:rPr>
          <w:noProof/>
        </w:rPr>
        <w:t xml:space="preserve">Cao, M., Yuan, X.L., Bi, G. (2016). Complete sequence and analysis of plastid genomes of </w:t>
      </w:r>
      <w:r w:rsidR="00226BE9" w:rsidRPr="00226BE9">
        <w:rPr>
          <w:i/>
          <w:noProof/>
        </w:rPr>
        <w:t xml:space="preserve">Pseudo-nitzschia multiseries </w:t>
      </w:r>
      <w:r w:rsidR="00226BE9" w:rsidRPr="00226BE9">
        <w:rPr>
          <w:noProof/>
        </w:rPr>
        <w:t xml:space="preserve">(Bacillariophyta). </w:t>
      </w:r>
      <w:r w:rsidR="00226BE9" w:rsidRPr="00226BE9">
        <w:rPr>
          <w:i/>
          <w:noProof/>
        </w:rPr>
        <w:t>Mitochondrial DNA A DNA Mapp Seq Anal</w:t>
      </w:r>
      <w:r w:rsidR="00226BE9" w:rsidRPr="00226BE9">
        <w:rPr>
          <w:noProof/>
        </w:rPr>
        <w:t>. 27 (4):2897-2898.</w:t>
      </w:r>
    </w:p>
    <w:p w14:paraId="7639D518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Crowell, R.M., Nienow, J.A., Cahoon, A.B. (2019). The complete chloroplast and mitochondrial genomes of the diatom Nitzschia palea (Bacillariophyceae) demonstrate high sequence similarity to the endosymbiont organelles of the dinotom Durinskia baltica. </w:t>
      </w:r>
      <w:r w:rsidRPr="00226BE9">
        <w:rPr>
          <w:i/>
          <w:noProof/>
        </w:rPr>
        <w:t>J Phycol</w:t>
      </w:r>
      <w:r w:rsidRPr="00226BE9">
        <w:rPr>
          <w:noProof/>
        </w:rPr>
        <w:t>. 55 (2):352-364.</w:t>
      </w:r>
    </w:p>
    <w:p w14:paraId="23B0EC49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Damste, J.S., Muyzer, G., Abbas, B., Rampen, S.W., Masse, G., Allard, W.G. et al. (2004). The Rise of the Rhizosolenid Diatoms. </w:t>
      </w:r>
      <w:r w:rsidRPr="00226BE9">
        <w:rPr>
          <w:i/>
          <w:noProof/>
        </w:rPr>
        <w:t>SCIENCE</w:t>
      </w:r>
      <w:r w:rsidRPr="00226BE9">
        <w:rPr>
          <w:noProof/>
        </w:rPr>
        <w:t>. 304.</w:t>
      </w:r>
    </w:p>
    <w:p w14:paraId="55657C04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Galachyants, Y.P., Morozov, A.A., Mardanov, A.V., Beletsky, A.V., Ravin, N.V., Petrova, D.P. et al. (2011). Complete Chloroplast Genome Sequence of Freshwater Araphid Pennate Diatom Alga </w:t>
      </w:r>
      <w:r w:rsidRPr="00226BE9">
        <w:rPr>
          <w:i/>
          <w:noProof/>
        </w:rPr>
        <w:t>Synedra acus</w:t>
      </w:r>
      <w:r w:rsidRPr="00226BE9">
        <w:rPr>
          <w:noProof/>
        </w:rPr>
        <w:t xml:space="preserve"> from Lake Baikal. </w:t>
      </w:r>
      <w:r w:rsidRPr="00226BE9">
        <w:rPr>
          <w:i/>
          <w:noProof/>
        </w:rPr>
        <w:t>International Journal of Biology</w:t>
      </w:r>
      <w:r w:rsidRPr="00226BE9">
        <w:rPr>
          <w:noProof/>
        </w:rPr>
        <w:t>. 4 (1).</w:t>
      </w:r>
    </w:p>
    <w:p w14:paraId="31539AF1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Hamedi, C., Gastineau, R., Lemieux, C., Turmel, M., Witkowski, A., Hamed, M.B. (2019). Complete chloroplast genome of the diatom &lt;i&gt;Skeletonema pseudocostatum&lt;/i&gt; from the Western Mediterranean coast of Algeria. </w:t>
      </w:r>
      <w:r w:rsidRPr="00226BE9">
        <w:rPr>
          <w:i/>
          <w:noProof/>
        </w:rPr>
        <w:t>Mitochondrial Dna Part B</w:t>
      </w:r>
      <w:r w:rsidRPr="00226BE9">
        <w:rPr>
          <w:noProof/>
        </w:rPr>
        <w:t>. 4 (1):1091-1092.</w:t>
      </w:r>
    </w:p>
    <w:p w14:paraId="6F6BE232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Id, S., Id, K., Pogoda, C.S., Stepanek, J.G., Kociolek, J.P. (2019). Extensive chloroplast genome rearrangement amongst three closely related Halamphora spp. (Bacillariophyceae), and evidence for rapid evolution as compared to land plants. </w:t>
      </w:r>
      <w:r w:rsidRPr="00226BE9">
        <w:rPr>
          <w:i/>
          <w:noProof/>
        </w:rPr>
        <w:t>PLoS One</w:t>
      </w:r>
      <w:r w:rsidRPr="00226BE9">
        <w:rPr>
          <w:noProof/>
        </w:rPr>
        <w:t>. 14 (7):e0217824.</w:t>
      </w:r>
    </w:p>
    <w:p w14:paraId="18D17F6B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Kowallik, K.V., Stoebe, B., Schaffran, I., Kroth-Pancic, P., Freier, U. (1995). The chloroplast genome of a chlorophyll a+c -containing alga, Odontella sinensis. </w:t>
      </w:r>
      <w:r w:rsidRPr="00226BE9">
        <w:rPr>
          <w:i/>
          <w:noProof/>
        </w:rPr>
        <w:t>Plant Molecular Biology Reporter</w:t>
      </w:r>
      <w:r w:rsidRPr="00226BE9">
        <w:rPr>
          <w:noProof/>
        </w:rPr>
        <w:t>. 13 (4):336-342.</w:t>
      </w:r>
    </w:p>
    <w:p w14:paraId="3811EB09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>Li, C., Gastineau, R., Turmel, M., Witkowski, A., Lemieux, C. (2021). Mitochondrial DNA Part B Complete chloroplast genome of the tiny marine diatom Nanofrustulum shiloi (Bacillariophyta) from the Adriatic Sea.</w:t>
      </w:r>
    </w:p>
    <w:p w14:paraId="227296D5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Li, Y., Deng, X. (2021). The complete chloroplast genome of the marine microalgae </w:t>
      </w:r>
      <w:r w:rsidRPr="00226BE9">
        <w:rPr>
          <w:i/>
          <w:noProof/>
        </w:rPr>
        <w:t>Chaetoceros muellerii</w:t>
      </w:r>
      <w:r w:rsidRPr="00226BE9">
        <w:rPr>
          <w:noProof/>
        </w:rPr>
        <w:t xml:space="preserve"> (Chaetoceroceae). </w:t>
      </w:r>
      <w:r w:rsidRPr="00226BE9">
        <w:rPr>
          <w:i/>
          <w:noProof/>
        </w:rPr>
        <w:t>Mitochondrial DNA B Resour</w:t>
      </w:r>
      <w:r w:rsidRPr="00226BE9">
        <w:rPr>
          <w:noProof/>
        </w:rPr>
        <w:t>. 6 (2):373-375.</w:t>
      </w:r>
    </w:p>
    <w:p w14:paraId="211125B3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Markus, Lommer, Alexandra-Sophie, Roy, Markus, Schilhabel et al. (2010). Recent transfer of an iron-regulated gene from the plastid to the nuclear genome in an oceanic diatom adapted to chronic iron limitation. </w:t>
      </w:r>
      <w:r w:rsidRPr="00226BE9">
        <w:rPr>
          <w:i/>
          <w:noProof/>
        </w:rPr>
        <w:t>BMC Genomics</w:t>
      </w:r>
      <w:r w:rsidRPr="00226BE9">
        <w:rPr>
          <w:noProof/>
        </w:rPr>
        <w:t>. 11 (1):718-718.</w:t>
      </w:r>
    </w:p>
    <w:p w14:paraId="29DFFFF9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Matari, N.H., Blair, J.E. (2014). A multilocus timescale for oomycete evolution estimated under three </w:t>
      </w:r>
      <w:r w:rsidRPr="00226BE9">
        <w:rPr>
          <w:noProof/>
        </w:rPr>
        <w:lastRenderedPageBreak/>
        <w:t xml:space="preserve">distinct molecular clock models. </w:t>
      </w:r>
      <w:r w:rsidRPr="00226BE9">
        <w:rPr>
          <w:i/>
          <w:noProof/>
        </w:rPr>
        <w:t>Bmc Evolutionary Biology</w:t>
      </w:r>
      <w:r w:rsidRPr="00226BE9">
        <w:rPr>
          <w:noProof/>
        </w:rPr>
        <w:t>. 14 (1):101-101.</w:t>
      </w:r>
    </w:p>
    <w:p w14:paraId="116BB2ED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Oudot-Le Secq, M.P., Grimwood, J., Shapiro, H., Armbrust, E.V., Bowler, C., Green, B.R. (2007). Chloroplast genomes of the diatoms Phaeodactylum tricornutum and Thalassiosira pseudonana: comparison with other plastid genomes of the red lineage. </w:t>
      </w:r>
      <w:r w:rsidRPr="00226BE9">
        <w:rPr>
          <w:i/>
          <w:noProof/>
        </w:rPr>
        <w:t>Mol Genet Genomics</w:t>
      </w:r>
      <w:r w:rsidRPr="00226BE9">
        <w:rPr>
          <w:noProof/>
        </w:rPr>
        <w:t>. 277 (4):427-439.</w:t>
      </w:r>
    </w:p>
    <w:p w14:paraId="6BBBDBCD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Prasetiya, F.S., Gastineau, R., Poulin, M., Lemieux, C., Leignel, V. (2019). Haslea nusantara (Bacillariophyceae), a new blue diatom from the Java Sea, Indonesia: morphology, biometry and molecular characterization. </w:t>
      </w:r>
      <w:r w:rsidRPr="00226BE9">
        <w:rPr>
          <w:i/>
          <w:noProof/>
        </w:rPr>
        <w:t>Plant Ecology and Evolution</w:t>
      </w:r>
      <w:r w:rsidRPr="00226BE9">
        <w:rPr>
          <w:noProof/>
        </w:rPr>
        <w:t>. 151 (2):188-202.</w:t>
      </w:r>
    </w:p>
    <w:p w14:paraId="20EC4009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Ruck, E.C., Linard, S.R., Nakov, T., Theriot, E.C., Alverson, A.J. (2017). Hoarding and horizontal transfer led to an expanded gene and intron repertoire in the plastid genome of the diatom, Toxarium undulatum (Bacillariophyta). </w:t>
      </w:r>
      <w:r w:rsidRPr="00226BE9">
        <w:rPr>
          <w:i/>
          <w:noProof/>
        </w:rPr>
        <w:t>Curr Genet</w:t>
      </w:r>
      <w:r w:rsidRPr="00226BE9">
        <w:rPr>
          <w:noProof/>
        </w:rPr>
        <w:t>. 63 (3):499-507.</w:t>
      </w:r>
    </w:p>
    <w:p w14:paraId="226156CA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Ruck, E.C., Nakov, T., Jansen, R.K., Theriot, E.C., Alverson, A.J. (2014). Serial gene losses and foreign DNA underlie size and sequence variation in the plastid genomes of diatoms. </w:t>
      </w:r>
      <w:r w:rsidRPr="00226BE9">
        <w:rPr>
          <w:i/>
          <w:noProof/>
        </w:rPr>
        <w:t>Genome Biol Evol</w:t>
      </w:r>
      <w:r w:rsidRPr="00226BE9">
        <w:rPr>
          <w:noProof/>
        </w:rPr>
        <w:t>. 6 (3):644-654.</w:t>
      </w:r>
    </w:p>
    <w:p w14:paraId="0B4B3BBC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Sabir, J.S., Yu, M., Ashworth, M.P., Baeshen, N.A., Baeshen, M.N., Bahieldin, A. et al. (2014). Conserved gene order and expanded inverted repeats characterize plastid genomes of Thalassiosirales. </w:t>
      </w:r>
      <w:r w:rsidRPr="00226BE9">
        <w:rPr>
          <w:i/>
          <w:noProof/>
        </w:rPr>
        <w:t>PLoS One</w:t>
      </w:r>
      <w:r w:rsidRPr="00226BE9">
        <w:rPr>
          <w:noProof/>
        </w:rPr>
        <w:t>. 9 (9):e107854.</w:t>
      </w:r>
    </w:p>
    <w:p w14:paraId="603F3F30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Tanaka, T., Fukuda, Y., Yoshino, T., Maeda, Y., Muto, M., Matsumoto, M. et al. (2011). High-throughput pyrosequencing of the chloroplast genome of a highly neutral-lipid-producing marine pennate diatom, Fistulifera sp. strain JPCC DA0580. </w:t>
      </w:r>
      <w:r w:rsidRPr="00226BE9">
        <w:rPr>
          <w:i/>
          <w:noProof/>
        </w:rPr>
        <w:t>Photosynth Res</w:t>
      </w:r>
      <w:r w:rsidRPr="00226BE9">
        <w:rPr>
          <w:noProof/>
        </w:rPr>
        <w:t>. 109 (1-3):223-229.</w:t>
      </w:r>
    </w:p>
    <w:p w14:paraId="7567EE80" w14:textId="77777777" w:rsidR="00226BE9" w:rsidRPr="00226BE9" w:rsidRDefault="00226BE9" w:rsidP="00226BE9">
      <w:pPr>
        <w:pStyle w:val="EndNoteBibliography"/>
        <w:ind w:left="720" w:hanging="720"/>
        <w:rPr>
          <w:noProof/>
        </w:rPr>
      </w:pPr>
      <w:r w:rsidRPr="00226BE9">
        <w:rPr>
          <w:noProof/>
        </w:rPr>
        <w:t xml:space="preserve">Yu, M., Ashworth, M.P., Hajrah, N.H., Khiyami, M.A., Sabir, M.J., Alhebshi, A.M. et al. (2018) Evolution of the Plastid Genomes in Diatoms. In. </w:t>
      </w:r>
      <w:r w:rsidRPr="00226BE9">
        <w:rPr>
          <w:i/>
          <w:noProof/>
        </w:rPr>
        <w:t>Advances in Botanical Research</w:t>
      </w:r>
      <w:r w:rsidRPr="00226BE9">
        <w:rPr>
          <w:noProof/>
        </w:rPr>
        <w:t>. pp 129-155.</w:t>
      </w:r>
    </w:p>
    <w:p w14:paraId="2F358B14" w14:textId="74905BC5" w:rsidR="00B94A26" w:rsidRDefault="00CE0993">
      <w:r w:rsidRPr="00CE0993">
        <w:rPr>
          <w:rFonts w:ascii="Times New Roman" w:eastAsia="DengXian" w:hAnsi="Times New Roman" w:cs="Times New Roman"/>
          <w:noProof/>
          <w:sz w:val="20"/>
        </w:rPr>
        <w:fldChar w:fldCharType="end"/>
      </w:r>
    </w:p>
    <w:sectPr w:rsidR="00B94A26" w:rsidSect="00AF3EB6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pplied Phycology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a90dp5hxp298e22v1xd20222ra2wep0exx&quot;&gt;Changjiang Estuary-Converted&lt;record-ids&gt;&lt;item&gt;281&lt;/item&gt;&lt;item&gt;300&lt;/item&gt;&lt;item&gt;306&lt;/item&gt;&lt;item&gt;307&lt;/item&gt;&lt;item&gt;314&lt;/item&gt;&lt;item&gt;315&lt;/item&gt;&lt;item&gt;316&lt;/item&gt;&lt;item&gt;322&lt;/item&gt;&lt;item&gt;328&lt;/item&gt;&lt;item&gt;329&lt;/item&gt;&lt;item&gt;333&lt;/item&gt;&lt;item&gt;336&lt;/item&gt;&lt;item&gt;337&lt;/item&gt;&lt;item&gt;340&lt;/item&gt;&lt;item&gt;341&lt;/item&gt;&lt;item&gt;342&lt;/item&gt;&lt;item&gt;343&lt;/item&gt;&lt;item&gt;347&lt;/item&gt;&lt;/record-ids&gt;&lt;/item&gt;&lt;/Libraries&gt;"/>
  </w:docVars>
  <w:rsids>
    <w:rsidRoot w:val="003965F1"/>
    <w:rsid w:val="000B13F4"/>
    <w:rsid w:val="000F0788"/>
    <w:rsid w:val="00124334"/>
    <w:rsid w:val="001257E3"/>
    <w:rsid w:val="00133BC2"/>
    <w:rsid w:val="00161DB6"/>
    <w:rsid w:val="00180FF1"/>
    <w:rsid w:val="001D2BF0"/>
    <w:rsid w:val="00226BE9"/>
    <w:rsid w:val="00245823"/>
    <w:rsid w:val="00251910"/>
    <w:rsid w:val="00276CA2"/>
    <w:rsid w:val="0027791E"/>
    <w:rsid w:val="002A1447"/>
    <w:rsid w:val="002A44C7"/>
    <w:rsid w:val="002B0D27"/>
    <w:rsid w:val="00302C31"/>
    <w:rsid w:val="00374864"/>
    <w:rsid w:val="003965F1"/>
    <w:rsid w:val="003B7F1D"/>
    <w:rsid w:val="003E0A78"/>
    <w:rsid w:val="003E0BFE"/>
    <w:rsid w:val="0043280C"/>
    <w:rsid w:val="00440490"/>
    <w:rsid w:val="0046523B"/>
    <w:rsid w:val="00467044"/>
    <w:rsid w:val="00473E42"/>
    <w:rsid w:val="004C77C9"/>
    <w:rsid w:val="004E1C56"/>
    <w:rsid w:val="004F2F01"/>
    <w:rsid w:val="00504BEB"/>
    <w:rsid w:val="00515E59"/>
    <w:rsid w:val="005164F8"/>
    <w:rsid w:val="005630F5"/>
    <w:rsid w:val="00567AD7"/>
    <w:rsid w:val="005728F3"/>
    <w:rsid w:val="00574F7F"/>
    <w:rsid w:val="005C5D32"/>
    <w:rsid w:val="005F66DC"/>
    <w:rsid w:val="00612037"/>
    <w:rsid w:val="0065095D"/>
    <w:rsid w:val="00657222"/>
    <w:rsid w:val="006703A1"/>
    <w:rsid w:val="0067761F"/>
    <w:rsid w:val="0068119D"/>
    <w:rsid w:val="006A2E69"/>
    <w:rsid w:val="006B3AE4"/>
    <w:rsid w:val="006B7618"/>
    <w:rsid w:val="006C52FE"/>
    <w:rsid w:val="006D1FFE"/>
    <w:rsid w:val="006E0128"/>
    <w:rsid w:val="00707A1A"/>
    <w:rsid w:val="007329ED"/>
    <w:rsid w:val="0075426B"/>
    <w:rsid w:val="00784BAE"/>
    <w:rsid w:val="007B69CE"/>
    <w:rsid w:val="007E042E"/>
    <w:rsid w:val="008071A0"/>
    <w:rsid w:val="00861377"/>
    <w:rsid w:val="008B313A"/>
    <w:rsid w:val="008F0BD6"/>
    <w:rsid w:val="008F3667"/>
    <w:rsid w:val="008F418A"/>
    <w:rsid w:val="00904E70"/>
    <w:rsid w:val="00922940"/>
    <w:rsid w:val="00930EFB"/>
    <w:rsid w:val="00963316"/>
    <w:rsid w:val="00964294"/>
    <w:rsid w:val="00974A88"/>
    <w:rsid w:val="00987567"/>
    <w:rsid w:val="009A3AB6"/>
    <w:rsid w:val="009A5BBF"/>
    <w:rsid w:val="00A12E28"/>
    <w:rsid w:val="00A7149B"/>
    <w:rsid w:val="00AB586C"/>
    <w:rsid w:val="00AF2E09"/>
    <w:rsid w:val="00AF3EB6"/>
    <w:rsid w:val="00B11342"/>
    <w:rsid w:val="00B35C53"/>
    <w:rsid w:val="00B82545"/>
    <w:rsid w:val="00B84375"/>
    <w:rsid w:val="00B94A26"/>
    <w:rsid w:val="00BA6C71"/>
    <w:rsid w:val="00BE5323"/>
    <w:rsid w:val="00BE70BB"/>
    <w:rsid w:val="00C0496D"/>
    <w:rsid w:val="00C115FD"/>
    <w:rsid w:val="00C12467"/>
    <w:rsid w:val="00C12A14"/>
    <w:rsid w:val="00C354E0"/>
    <w:rsid w:val="00C81835"/>
    <w:rsid w:val="00CC0704"/>
    <w:rsid w:val="00CE0993"/>
    <w:rsid w:val="00CF7680"/>
    <w:rsid w:val="00D00410"/>
    <w:rsid w:val="00D26D74"/>
    <w:rsid w:val="00D52C4E"/>
    <w:rsid w:val="00DA7711"/>
    <w:rsid w:val="00DB2041"/>
    <w:rsid w:val="00DD1848"/>
    <w:rsid w:val="00DF34D5"/>
    <w:rsid w:val="00E34283"/>
    <w:rsid w:val="00E64999"/>
    <w:rsid w:val="00E81F24"/>
    <w:rsid w:val="00EA16F9"/>
    <w:rsid w:val="00EA20F8"/>
    <w:rsid w:val="00F123C6"/>
    <w:rsid w:val="00F513C1"/>
    <w:rsid w:val="00F70221"/>
    <w:rsid w:val="00F76499"/>
    <w:rsid w:val="00F809CC"/>
    <w:rsid w:val="00FC1F31"/>
    <w:rsid w:val="00FD4F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C92B78"/>
  <w15:chartTrackingRefBased/>
  <w15:docId w15:val="{9F3F9F7D-9125-384D-8811-2EBD45977A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965F1"/>
    <w:pPr>
      <w:widowControl w:val="0"/>
      <w:jc w:val="both"/>
    </w:pPr>
    <w:rPr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E0993"/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0993"/>
    <w:rPr>
      <w:rFonts w:ascii="SimSun" w:eastAsia="SimSu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CE0993"/>
    <w:pPr>
      <w:jc w:val="center"/>
    </w:pPr>
    <w:rPr>
      <w:rFonts w:ascii="Times New Roman" w:eastAsia="DengXian" w:hAnsi="Times New Roman" w:cs="Times New Rom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CE0993"/>
    <w:rPr>
      <w:rFonts w:ascii="Times New Roman" w:eastAsia="DengXian" w:hAnsi="Times New Roman" w:cs="Times New Roman"/>
      <w:sz w:val="20"/>
      <w:szCs w:val="22"/>
    </w:rPr>
  </w:style>
  <w:style w:type="paragraph" w:customStyle="1" w:styleId="EndNoteBibliography">
    <w:name w:val="EndNote Bibliography"/>
    <w:basedOn w:val="Normal"/>
    <w:link w:val="EndNoteBibliography0"/>
    <w:rsid w:val="00CE0993"/>
    <w:rPr>
      <w:rFonts w:ascii="Times New Roman" w:eastAsia="DengXian" w:hAnsi="Times New Roman" w:cs="Times New Rom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CE0993"/>
    <w:rPr>
      <w:rFonts w:ascii="Times New Roman" w:eastAsia="DengXian" w:hAnsi="Times New Roman" w:cs="Times New Roman"/>
      <w:sz w:val="20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0034</Words>
  <Characters>57200</Characters>
  <Application>Microsoft Office Word</Application>
  <DocSecurity>0</DocSecurity>
  <Lines>476</Lines>
  <Paragraphs>134</Paragraphs>
  <ScaleCrop>false</ScaleCrop>
  <Company/>
  <LinksUpToDate>false</LinksUpToDate>
  <CharactersWithSpaces>67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 Qing</dc:creator>
  <cp:keywords/>
  <dc:description/>
  <cp:lastModifiedBy>Clare Spencer</cp:lastModifiedBy>
  <cp:revision>2</cp:revision>
  <dcterms:created xsi:type="dcterms:W3CDTF">2021-10-11T16:36:00Z</dcterms:created>
  <dcterms:modified xsi:type="dcterms:W3CDTF">2021-10-11T16:36:00Z</dcterms:modified>
</cp:coreProperties>
</file>